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6272C3EC" w:rsidR="00941480" w:rsidRPr="00941480" w:rsidRDefault="00725550">
      <w:pPr>
        <w:pStyle w:val="BodyText"/>
        <w:ind w:left="965" w:right="962"/>
        <w:jc w:val="both"/>
      </w:pPr>
      <w:r w:rsidRPr="00725550">
        <w:t xml:space="preserve">To handle the variety of time-series datasets seen in many areas, many </w:t>
      </w:r>
      <w:r>
        <w:t>machine learning</w:t>
      </w:r>
      <w:r w:rsidRPr="00725550">
        <w:t xml:space="preserve"> </w:t>
      </w:r>
      <w:r>
        <w:t>algorithms</w:t>
      </w:r>
      <w:r w:rsidRPr="00725550">
        <w:t xml:space="preserve"> have been designed. In this study, various machine learning algorithms are tested in terms of their ability and reliability to forecast actual water consumption. </w:t>
      </w:r>
      <w:r w:rsidR="00D2120E" w:rsidRPr="00D2120E">
        <w:t>These methods can be utilized by water utility/distribution companies not only for billing customers who haven't measured their usage accurately and timely but also to approximate the total water losses in the distribution grid by considering the balance between consumed and exported water.</w:t>
      </w:r>
      <w:r w:rsidR="00D2120E">
        <w:t xml:space="preserve"> </w:t>
      </w:r>
      <w:r w:rsidRPr="00725550">
        <w:t xml:space="preserve">The models that are </w:t>
      </w:r>
      <w:r w:rsidR="00D2120E" w:rsidRPr="00725550">
        <w:t>benchmarked</w:t>
      </w:r>
      <w:r w:rsidRPr="00725550">
        <w:t xml:space="preserve"> are both stochastic and deterministic also a baseline method is covered to compare its performance with the more complex ones. </w:t>
      </w:r>
      <w:r w:rsidR="00D2120E" w:rsidRPr="00D2120E">
        <w:t>The data used to train and test the models were provided by the Water and Sewage Company of Greece (EYDAP) from over 2 million consumers.</w:t>
      </w:r>
      <w:r w:rsidRPr="00725550">
        <w:t xml:space="preserve"> </w:t>
      </w:r>
      <w:r w:rsidR="00D2120E" w:rsidRPr="00D2120E">
        <w:t>Due to data inconsistencies, the original time series had to be reformulated based on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D2120E" w:rsidRDefault="00481A52">
      <w:pPr>
        <w:pStyle w:val="BodyText"/>
        <w:ind w:left="965" w:right="962"/>
      </w:pPr>
      <w:r w:rsidRPr="00D2120E">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421AE09E" w:rsidR="003620C9" w:rsidRDefault="00DD3D33" w:rsidP="008E6255">
      <w:pPr>
        <w:spacing w:before="120"/>
        <w:jc w:val="both"/>
        <w:rPr>
          <w:color w:val="000000"/>
        </w:rPr>
      </w:pPr>
      <w:r w:rsidRPr="005D00E8">
        <w:rPr>
          <w:color w:val="000000"/>
        </w:rPr>
        <w:t>Trying to understand and predict water demand at the consumer level has been an active research topic since 1960(Reference). Nowadays, with the introduction of new electronic water meters that can monitor consumption within very small time intervals, many researchers have developed numerous models and methods for consumption forecasting</w:t>
      </w:r>
      <w:r w:rsidRPr="005D00E8">
        <w:rPr>
          <w:color w:val="000000"/>
        </w:rPr>
        <w:t xml:space="preserve"> </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A14C0B">
        <w:rPr>
          <w:color w:val="000000"/>
        </w:rPr>
        <w:instrText xml:space="preserve"> ADDIN ZOTERO_ITEM CSL_CITATION {"citationID":"URPxAa5Y","properties":{"formattedCitation":"(American Water Works, 1962)","plainCitation":"(American Water Works,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Pr="005D00E8">
        <w:rPr>
          <w:color w:val="000000"/>
        </w:rPr>
        <w:t>Replacing all the mechanical meters with electronic or smart ones is not only financially but also technically unattainable since the current infrastructure in most cities (especially historic ones) cannot support the installation of these meters to be able to electronically measure the drawn volume because special probes are needed with a dedicated power supply </w:t>
      </w:r>
      <w:r w:rsidR="0039228B">
        <w:rPr>
          <w:color w:val="000000"/>
        </w:rPr>
        <w:fldChar w:fldCharType="begin"/>
      </w:r>
      <w:r w:rsidR="00553AF0">
        <w:rPr>
          <w:color w:val="000000"/>
        </w:rPr>
        <w:instrText xml:space="preserve"> ADDIN ZOTERO_ITEM CSL_CITATION {"citationID":"lvKUJWWG","properties":{"formattedCitation":"(Hauber-Davidson and Idris, 2006)","plainCitation":"(Hauber-Davidson and Idris, 2006)","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w:t>
      </w:r>
      <w:proofErr w:type="spellStart"/>
      <w:r w:rsidR="00553AF0" w:rsidRPr="005D00E8">
        <w:rPr>
          <w:color w:val="000000"/>
        </w:rPr>
        <w:t>Hauber</w:t>
      </w:r>
      <w:proofErr w:type="spellEnd"/>
      <w:r w:rsidR="00553AF0" w:rsidRPr="005D00E8">
        <w:rPr>
          <w:color w:val="000000"/>
        </w:rPr>
        <w:t>-Davidson and Idris, 2006)</w:t>
      </w:r>
      <w:r w:rsidR="0039228B">
        <w:rPr>
          <w:color w:val="000000"/>
        </w:rPr>
        <w:fldChar w:fldCharType="end"/>
      </w:r>
      <w:r w:rsidR="0039228B">
        <w:rPr>
          <w:color w:val="000000"/>
        </w:rPr>
        <w:t>.</w:t>
      </w:r>
      <w:r w:rsidR="0039228B" w:rsidRPr="00235284">
        <w:rPr>
          <w:color w:val="000000"/>
        </w:rPr>
        <w:t xml:space="preserve"> </w:t>
      </w:r>
    </w:p>
    <w:p w14:paraId="50F44216" w14:textId="77777777" w:rsidR="00DD3D33" w:rsidRPr="005D00E8" w:rsidRDefault="00DD3D33" w:rsidP="00C02259">
      <w:pPr>
        <w:spacing w:before="120"/>
        <w:jc w:val="both"/>
        <w:rPr>
          <w:color w:val="000000"/>
        </w:rPr>
      </w:pPr>
      <w:r w:rsidRPr="005D00E8">
        <w:rPr>
          <w:color w:val="000000"/>
        </w:rPr>
        <w:t>The major drawback of the typical water meters is that they have to be physically read, a process that is time- and labor-consuming </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 xml:space="preserve">(Randall and </w:t>
      </w:r>
      <w:proofErr w:type="spellStart"/>
      <w:r w:rsidR="000413DD" w:rsidRPr="005D00E8">
        <w:rPr>
          <w:color w:val="000000"/>
        </w:rPr>
        <w:t>Koech</w:t>
      </w:r>
      <w:proofErr w:type="spellEnd"/>
      <w:r w:rsidR="000413DD" w:rsidRPr="005D00E8">
        <w:rPr>
          <w:color w:val="000000"/>
        </w:rPr>
        <w:t>, 2019)</w:t>
      </w:r>
      <w:r w:rsidR="007E61E0">
        <w:rPr>
          <w:color w:val="000000"/>
        </w:rPr>
        <w:fldChar w:fldCharType="end"/>
      </w:r>
      <w:r w:rsidR="00FB1798">
        <w:rPr>
          <w:color w:val="000000"/>
        </w:rPr>
        <w:t xml:space="preserve">. </w:t>
      </w:r>
      <w:r w:rsidRPr="005D00E8">
        <w:rPr>
          <w:color w:val="000000"/>
        </w:rPr>
        <w:t xml:space="preserve"> Hence, </w:t>
      </w:r>
      <w:proofErr w:type="gramStart"/>
      <w:r w:rsidRPr="005D00E8">
        <w:rPr>
          <w:color w:val="000000"/>
        </w:rPr>
        <w:t>the majority of</w:t>
      </w:r>
      <w:proofErr w:type="gramEnd"/>
      <w:r w:rsidRPr="005D00E8">
        <w:rPr>
          <w:color w:val="000000"/>
        </w:rPr>
        <w:t xml:space="preserve"> water companies struggle and sometimes do not have adequate resources to read every single meter promptly and on a feasible schedule.</w:t>
      </w:r>
    </w:p>
    <w:p w14:paraId="691D1A15" w14:textId="0BF4D58C" w:rsidR="00D338E0" w:rsidRPr="005D00E8" w:rsidRDefault="00DD3D33" w:rsidP="00C02259">
      <w:pPr>
        <w:spacing w:before="120"/>
        <w:jc w:val="both"/>
        <w:rPr>
          <w:color w:val="000000"/>
        </w:rPr>
      </w:pPr>
      <w:r w:rsidRPr="005D00E8">
        <w:rPr>
          <w:color w:val="000000"/>
        </w:rPr>
        <w:t>Recently, a multitude of approaches in water demand forecasting have been proposed. The methods vary depending on numerous factors, such as the type (systematic data frame)  of data available as well as the time scale of the forecast </w:t>
      </w:r>
      <w:r w:rsidR="000115B4" w:rsidRPr="005D00E8">
        <w:rPr>
          <w:color w:val="000000"/>
        </w:rPr>
        <w:fldChar w:fldCharType="begin"/>
      </w:r>
      <w:r w:rsidR="00C57533" w:rsidRPr="005D00E8">
        <w:rPr>
          <w:color w:val="000000"/>
        </w:rPr>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004C2EFB" w:rsidRPr="005D00E8">
        <w:rPr>
          <w:color w:val="000000"/>
        </w:rPr>
        <w:t xml:space="preserve">. </w:t>
      </w:r>
      <w:r w:rsidRPr="005D00E8">
        <w:rPr>
          <w:color w:val="000000"/>
        </w:rPr>
        <w:t xml:space="preserve">). In terms of urban demand water forecasting, </w:t>
      </w:r>
      <w:proofErr w:type="gramStart"/>
      <w:r w:rsidRPr="005D00E8">
        <w:rPr>
          <w:color w:val="000000"/>
        </w:rPr>
        <w:t>the majority of</w:t>
      </w:r>
      <w:proofErr w:type="gramEnd"/>
      <w:r w:rsidRPr="005D00E8">
        <w:rPr>
          <w:color w:val="000000"/>
        </w:rPr>
        <w:t xml:space="preserve"> research articles are focused more on short-term time frames (hourly and daily), but in our case, the timeframe of research is mid-term (quarter-year). To overcome this problem, studies from other fields were examined that behaved similarly in terms of the seasonality of the time series, such as residential natural gas consumption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A701E" w:rsidRPr="005D00E8">
        <w:rPr>
          <w:color w:val="000000"/>
        </w:rPr>
        <w:t>.</w:t>
      </w:r>
    </w:p>
    <w:p w14:paraId="0C885F0B" w14:textId="264415FB" w:rsidR="00C07CDF" w:rsidRDefault="00DD3D33" w:rsidP="008E6255">
      <w:pPr>
        <w:spacing w:before="120"/>
        <w:jc w:val="both"/>
        <w:rPr>
          <w:color w:val="000000"/>
        </w:rPr>
      </w:pPr>
      <w:r w:rsidRPr="005D00E8">
        <w:rPr>
          <w:color w:val="000000"/>
        </w:rPr>
        <w:t>The models are classified into two categories: stochastic and deterministic. Deterministic models take into consideration all the factors that infer the result and are built to find patterns between those factors. On the other hand, the majority of stochastic models are generated with the help of statistical models that are adapted to the previous data in the time series </w:t>
      </w:r>
      <w:r w:rsidR="00C07CDF">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p>
    <w:p w14:paraId="0284C0EF" w14:textId="6EFC214F" w:rsidR="00E8615F" w:rsidRPr="005D00E8" w:rsidRDefault="00DD3D33" w:rsidP="008E6255">
      <w:pPr>
        <w:spacing w:before="120"/>
        <w:jc w:val="both"/>
        <w:rPr>
          <w:color w:val="000000"/>
        </w:rPr>
      </w:pPr>
      <w:r w:rsidRPr="005D00E8">
        <w:rPr>
          <w:color w:val="000000"/>
        </w:rPr>
        <w:t>The most common stochastic models are th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C57533" w:rsidRPr="005D00E8">
        <w:rPr>
          <w:color w:val="000000"/>
        </w:rPr>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Pr="005D00E8">
        <w:rPr>
          <w:color w:val="000000"/>
        </w:rPr>
        <w:t xml:space="preserve"> The forecasting of those models is derived from a linear function of the previous observations. To overcome this problem and be able to describe more complex behaviors, long short-term memory neural networks (LSTM) have been </w:t>
      </w:r>
      <w:r w:rsidRPr="005D00E8">
        <w:rPr>
          <w:color w:val="000000"/>
        </w:rPr>
        <w:t>proposed.</w:t>
      </w:r>
      <w:r w:rsidRPr="005D00E8">
        <w:rPr>
          <w:color w:val="000000"/>
        </w:rPr>
        <w:t xml:space="preserve"> The introduction of nonlinear activation functions in the neural network architecture will overcome the problem that regular stochastic models have. Another deterministic method that is used is collaborative filtering. Collaborative filtering is primarily used in recommendation systems and matrix completion </w:t>
      </w:r>
      <w:r w:rsidR="00130649" w:rsidRPr="005D00E8">
        <w:rPr>
          <w:color w:val="000000"/>
        </w:rPr>
        <w:fldChar w:fldCharType="begin"/>
      </w:r>
      <w:r w:rsidR="00C57533" w:rsidRPr="005D00E8">
        <w:rPr>
          <w:color w:val="000000"/>
        </w:rPr>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Pr="005D00E8">
        <w:rPr>
          <w:color w:val="000000"/>
        </w:rPr>
        <w:t>; the structure of the forecast and the data available (measured and unmeasured customers) are similar to a matrix completion problem. The clustering model that is tested is k-nearest neighbors (k-NN), with the variation of adding a similarity coefficient as described in </w:t>
      </w:r>
      <w:r w:rsidR="007C7FD1" w:rsidRPr="005D00E8">
        <w:rPr>
          <w:color w:val="000000"/>
        </w:rPr>
        <w:fldChar w:fldCharType="begin"/>
      </w:r>
      <w:r w:rsidR="007C7FD1" w:rsidRPr="005D00E8">
        <w:rPr>
          <w:color w:val="000000"/>
        </w:rPr>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rsidRPr="005D00E8">
        <w:rPr>
          <w:color w:val="000000"/>
        </w:rPr>
        <w:fldChar w:fldCharType="separate"/>
      </w:r>
      <w:r w:rsidR="007C7FD1" w:rsidRPr="005D00E8">
        <w:rPr>
          <w:color w:val="000000"/>
        </w:rPr>
        <w:t>(Cui, 2017)</w:t>
      </w:r>
      <w:r w:rsidR="007C7FD1" w:rsidRPr="005D00E8">
        <w:rPr>
          <w:color w:val="000000"/>
        </w:rPr>
        <w:fldChar w:fldCharType="end"/>
      </w:r>
    </w:p>
    <w:p w14:paraId="06FA1893" w14:textId="6202F029" w:rsidR="00E66D33" w:rsidRPr="005D00E8" w:rsidRDefault="00DD3D33" w:rsidP="008E6255">
      <w:pPr>
        <w:spacing w:before="120"/>
        <w:jc w:val="both"/>
        <w:rPr>
          <w:color w:val="000000"/>
        </w:rPr>
      </w:pPr>
      <w:r w:rsidRPr="005D00E8">
        <w:rPr>
          <w:color w:val="000000"/>
        </w:rPr>
        <w:t>Generally, in water demand forecasting, it is observed that neural network models, and more specifically, LSTM had the best forecasting performance, with statistical models (SARIMA) not falling a much behind </w:t>
      </w:r>
      <w:r w:rsidR="000413DD" w:rsidRPr="005D00E8">
        <w:rPr>
          <w:color w:val="000000"/>
        </w:rPr>
        <w:fldChar w:fldCharType="begin"/>
      </w:r>
      <w:r w:rsidR="00C57533" w:rsidRPr="005D00E8">
        <w:rPr>
          <w:color w:val="000000"/>
        </w:rPr>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Kontopoulos et al., 2023)</w:t>
      </w:r>
      <w:r w:rsidR="000413DD" w:rsidRPr="005D00E8">
        <w:rPr>
          <w:color w:val="000000"/>
        </w:rPr>
        <w:fldChar w:fldCharType="end"/>
      </w:r>
      <w:r w:rsidRPr="005D00E8">
        <w:rPr>
          <w:color w:val="000000"/>
        </w:rPr>
        <w:t>. Also, another method that is proposed in the literature is forecasting with clustered customers, in which only one model is trained for a group of customers. In this paper, such models were not examined because of their high complexity but also because it is shown that they perform worse than regular models for the same format of time-series data </w:t>
      </w:r>
      <w:r w:rsidR="00C62FF3" w:rsidRPr="005D00E8">
        <w:rPr>
          <w:color w:val="000000"/>
        </w:rPr>
        <w:fldChar w:fldCharType="begin"/>
      </w:r>
      <w:r w:rsidR="00C62FF3" w:rsidRPr="005D00E8">
        <w:rPr>
          <w:color w:val="000000"/>
        </w:rPr>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Kontopoulos et al., 2023)</w:t>
      </w:r>
      <w:r w:rsidR="00C62FF3" w:rsidRPr="005D00E8">
        <w:rPr>
          <w:color w:val="000000"/>
        </w:rPr>
        <w:fldChar w:fldCharType="end"/>
      </w:r>
      <w:r w:rsidR="00C62FF3" w:rsidRPr="005D00E8">
        <w:rPr>
          <w:color w:val="000000"/>
        </w:rPr>
        <w:t>.</w:t>
      </w:r>
    </w:p>
    <w:p w14:paraId="2F1C7D07" w14:textId="7BB0F1C0" w:rsidR="00E66D33" w:rsidRPr="005D00E8" w:rsidRDefault="00DD3D33" w:rsidP="008E6255">
      <w:pPr>
        <w:spacing w:before="120"/>
        <w:jc w:val="both"/>
        <w:rPr>
          <w:color w:val="000000"/>
        </w:rPr>
      </w:pPr>
      <w:r w:rsidRPr="005D00E8">
        <w:rPr>
          <w:color w:val="000000"/>
        </w:rPr>
        <w:t>Because of the inconsistency of the data, it is common in other research to just discard the time series that have missing values or values at different times. To overcome this problem, some techniques have been proposed, including simple interpolation and more complex ones such as kernel-based models </w:t>
      </w:r>
      <w:r w:rsidR="00A14C0B" w:rsidRPr="005D00E8">
        <w:rPr>
          <w:color w:val="000000"/>
        </w:rPr>
        <w:fldChar w:fldCharType="begin"/>
      </w:r>
      <w:r w:rsidR="00A14C0B" w:rsidRPr="005D00E8">
        <w:rPr>
          <w:color w:val="000000"/>
        </w:rPr>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Pr="005D00E8">
        <w:rPr>
          <w:color w:val="000000"/>
        </w:rPr>
        <w:t>.</w:t>
      </w:r>
      <w:r w:rsidR="007F52EE" w:rsidRPr="005D00E8">
        <w:rPr>
          <w:color w:val="000000"/>
        </w:rPr>
        <w:t xml:space="preserve"> </w:t>
      </w:r>
      <w:r w:rsidRPr="005D00E8">
        <w:rPr>
          <w:color w:val="000000"/>
        </w:rPr>
        <w:t>For this research, the data were corrected to reflect the total amount of water that was exported from the water treatment facility. ("</w:t>
      </w:r>
      <w:r w:rsidRPr="00915D9B">
        <w:rPr>
          <w:color w:val="FF0000"/>
        </w:rPr>
        <w:t>Θα μπ</w:t>
      </w:r>
      <w:proofErr w:type="spellStart"/>
      <w:r w:rsidRPr="00915D9B">
        <w:rPr>
          <w:color w:val="FF0000"/>
        </w:rPr>
        <w:t>ει</w:t>
      </w:r>
      <w:proofErr w:type="spellEnd"/>
      <w:r w:rsidRPr="00915D9B">
        <w:rPr>
          <w:color w:val="FF0000"/>
        </w:rPr>
        <w:t xml:space="preserve"> </w:t>
      </w:r>
      <w:proofErr w:type="spellStart"/>
      <w:r w:rsidRPr="00915D9B">
        <w:rPr>
          <w:color w:val="FF0000"/>
        </w:rPr>
        <w:t>κι</w:t>
      </w:r>
      <w:proofErr w:type="spellEnd"/>
      <w:r w:rsidRPr="00915D9B">
        <w:rPr>
          <w:color w:val="FF0000"/>
        </w:rPr>
        <w:t xml:space="preserve"> </w:t>
      </w:r>
      <w:proofErr w:type="spellStart"/>
      <w:r w:rsidRPr="00915D9B">
        <w:rPr>
          <w:color w:val="FF0000"/>
        </w:rPr>
        <w:t>άλλο</w:t>
      </w:r>
      <w:proofErr w:type="spellEnd"/>
      <w:r w:rsidRPr="00915D9B">
        <w:rPr>
          <w:color w:val="FF0000"/>
        </w:rPr>
        <w:t xml:space="preserve"> </w:t>
      </w:r>
      <w:proofErr w:type="spellStart"/>
      <w:r w:rsidRPr="00915D9B">
        <w:rPr>
          <w:color w:val="FF0000"/>
        </w:rPr>
        <w:t>γι</w:t>
      </w:r>
      <w:proofErr w:type="spellEnd"/>
      <w:r w:rsidRPr="00915D9B">
        <w:rPr>
          <w:color w:val="FF0000"/>
        </w:rPr>
        <w:t xml:space="preserve">α </w:t>
      </w:r>
      <w:proofErr w:type="spellStart"/>
      <w:r w:rsidRPr="00915D9B">
        <w:rPr>
          <w:color w:val="FF0000"/>
        </w:rPr>
        <w:t>το</w:t>
      </w:r>
      <w:proofErr w:type="spellEnd"/>
      <w:r w:rsidRPr="00915D9B">
        <w:rPr>
          <w:color w:val="FF0000"/>
        </w:rPr>
        <w:t xml:space="preserve"> data preprocessing</w:t>
      </w:r>
      <w:r w:rsidRPr="005D00E8">
        <w:rPr>
          <w:color w:val="000000"/>
        </w:rPr>
        <w:t>")</w:t>
      </w:r>
    </w:p>
    <w:p w14:paraId="4E3740BF" w14:textId="77777777" w:rsidR="00DD3D33" w:rsidRPr="005D00E8" w:rsidRDefault="00DD3D33" w:rsidP="008E6255">
      <w:pPr>
        <w:spacing w:before="120"/>
        <w:jc w:val="both"/>
        <w:rPr>
          <w:color w:val="000000"/>
        </w:rPr>
      </w:pPr>
    </w:p>
    <w:p w14:paraId="61CE8F85" w14:textId="0F79AF15"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Also, the predictions will be compared with the most widespread method, which </w:t>
      </w:r>
      <w:proofErr w:type="gramStart"/>
      <w:r w:rsidRPr="005D00E8">
        <w:rPr>
          <w:color w:val="000000"/>
        </w:rPr>
        <w:t>the majority of</w:t>
      </w:r>
      <w:proofErr w:type="gramEnd"/>
      <w:r w:rsidRPr="005D00E8">
        <w:rPr>
          <w:color w:val="000000"/>
        </w:rPr>
        <w:t xml:space="preserve"> distribution companies (water, electricity, and gas) use the Naïve approach. Finally, the models will be tested for their performance as a total, this will give an insight into whether these models can provide reliable data for the water distribution companies to calculate the total water losses during the phase of </w:t>
      </w:r>
      <w:r w:rsidRPr="005D00E8">
        <w:rPr>
          <w:color w:val="000000"/>
        </w:rPr>
        <w:lastRenderedPageBreak/>
        <w:t>distribution </w:t>
      </w:r>
      <w:r w:rsidR="00C71FB2" w:rsidRPr="005D00E8">
        <w:rPr>
          <w:color w:val="000000"/>
        </w:rPr>
        <w:fldChar w:fldCharType="begin"/>
      </w:r>
      <w:r w:rsidR="00C71FB2" w:rsidRPr="005D00E8">
        <w:rPr>
          <w:color w:val="000000"/>
        </w:rPr>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rsidRPr="005D00E8">
        <w:rPr>
          <w:color w:val="000000"/>
        </w:rPr>
        <w:fldChar w:fldCharType="separate"/>
      </w:r>
      <w:r w:rsidR="00C71FB2" w:rsidRPr="005D00E8">
        <w:rPr>
          <w:color w:val="000000"/>
        </w:rPr>
        <w:t>(Mutikanga et al., 2013)</w:t>
      </w:r>
      <w:r w:rsidR="00C71FB2" w:rsidRPr="005D00E8">
        <w:rPr>
          <w:color w:val="000000"/>
        </w:rPr>
        <w:fldChar w:fldCharType="end"/>
      </w:r>
      <w:r w:rsidR="00C71FB2" w:rsidRPr="005D00E8">
        <w:rPr>
          <w:color w:val="000000"/>
        </w:rPr>
        <w:t xml:space="preserve">. </w:t>
      </w:r>
      <w:r w:rsidR="00ED60FD" w:rsidRPr="005D00E8">
        <w:rPr>
          <w:color w:val="000000"/>
        </w:rPr>
        <w:t>The results will also be compared computationally, which means that the time that is needed to run will be considered.</w:t>
      </w:r>
    </w:p>
    <w:p w14:paraId="6FE97B37" w14:textId="12B6C3BD" w:rsidR="00C07CDF" w:rsidRPr="005D00E8" w:rsidRDefault="00C07CDF" w:rsidP="00C07CDF">
      <w:pPr>
        <w:spacing w:before="120"/>
        <w:rPr>
          <w:color w:val="000000"/>
        </w:rPr>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37552B25" w:rsidR="003620C9" w:rsidRDefault="00DD3D33" w:rsidP="00CD659D">
      <w:pPr>
        <w:pStyle w:val="BodyText"/>
        <w:spacing w:before="228"/>
        <w:ind w:left="720" w:right="280"/>
        <w:jc w:val="both"/>
        <w:rPr>
          <w:color w:val="000000"/>
          <w:sz w:val="22"/>
          <w:szCs w:val="22"/>
        </w:rPr>
      </w:pPr>
      <w:r w:rsidRPr="00DD3D33">
        <w:rPr>
          <w:color w:val="000000"/>
          <w:sz w:val="22"/>
          <w:szCs w:val="22"/>
        </w:rPr>
        <w:t>With this method, each forecast is set to be equal to the last value from the same season. For example, 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05B169EB" w:rsidR="003620C9" w:rsidRPr="00EF431E"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 speed.</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63F147DB"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is the combination of AR,</w:t>
      </w:r>
      <w:r w:rsidR="008B0CCE" w:rsidRPr="008B0CCE">
        <w:rPr>
          <w:color w:val="000000"/>
          <w:sz w:val="22"/>
          <w:szCs w:val="22"/>
        </w:rPr>
        <w:t xml:space="preserve"> </w:t>
      </w:r>
      <w:r w:rsidRPr="00A24F6E">
        <w:rPr>
          <w:color w:val="000000"/>
          <w:sz w:val="22"/>
          <w:szCs w:val="22"/>
        </w:rPr>
        <w:t>I</w:t>
      </w:r>
      <w:r w:rsidR="008B0CCE" w:rsidRPr="008B0CCE">
        <w:rPr>
          <w:color w:val="000000"/>
          <w:sz w:val="22"/>
          <w:szCs w:val="22"/>
        </w:rPr>
        <w:t>,</w:t>
      </w:r>
      <w:r w:rsidRPr="00A24F6E">
        <w:rPr>
          <w:color w:val="000000"/>
          <w:sz w:val="22"/>
          <w:szCs w:val="22"/>
        </w:rPr>
        <w:t xml:space="preserve">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437682DD" w14:textId="548C247C"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 of the 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 are estimated by</w:t>
      </w:r>
      <w:r w:rsidR="008B0CCE" w:rsidRPr="008B0CCE">
        <w:rPr>
          <w:color w:val="000000"/>
          <w:sz w:val="22"/>
          <w:szCs w:val="22"/>
        </w:rPr>
        <w:t xml:space="preserve"> </w:t>
      </w:r>
      <w:r w:rsidR="008B0CCE">
        <w:rPr>
          <w:color w:val="000000"/>
          <w:sz w:val="22"/>
          <w:szCs w:val="22"/>
        </w:rPr>
        <w:t>the</w:t>
      </w:r>
      <w:r w:rsidRPr="00A24F6E">
        <w:rPr>
          <w:color w:val="000000"/>
          <w:sz w:val="22"/>
          <w:szCs w:val="22"/>
        </w:rPr>
        <w:t xml:space="preserve"> least square method and moment estimate method.</w:t>
      </w:r>
      <w:r w:rsidR="003E49B3">
        <w:rPr>
          <w:color w:val="000000"/>
          <w:sz w:val="22"/>
          <w:szCs w:val="22"/>
        </w:rPr>
        <w:t xml:space="preserve"> </w:t>
      </w:r>
      <w:r w:rsidR="008B0CCE">
        <w:rPr>
          <w:color w:val="000000"/>
          <w:sz w:val="22"/>
          <w:szCs w:val="22"/>
        </w:rPr>
        <w:t>To</w:t>
      </w:r>
      <w:r w:rsidR="00673BD9">
        <w:rPr>
          <w:color w:val="000000"/>
          <w:sz w:val="22"/>
          <w:szCs w:val="22"/>
        </w:rPr>
        <w:t xml:space="preserve"> express more seasonal phenomena,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 it is chosen m=12 to follow the seasonality of a year.</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70CFFBB7" w14:textId="77777777" w:rsidR="005D00E8" w:rsidRDefault="005D00E8" w:rsidP="005D00E8">
      <w:pPr>
        <w:pStyle w:val="BodyText"/>
        <w:spacing w:before="228"/>
        <w:ind w:left="720" w:right="280"/>
        <w:jc w:val="both"/>
        <w:rPr>
          <w:sz w:val="22"/>
          <w:szCs w:val="22"/>
        </w:rPr>
      </w:pPr>
      <w:r>
        <w:t>Long Short-Term Memory Neural Networks (LSTM) is a special kind of Recurrent Neural Networks that are designed to eliminate the standard problems RNN suffer </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w:t>
      </w:r>
      <w:proofErr w:type="spellStart"/>
      <w:r w:rsidR="003C714E" w:rsidRPr="00285F32">
        <w:rPr>
          <w:sz w:val="22"/>
          <w:szCs w:val="22"/>
        </w:rPr>
        <w:t>Hochreiter</w:t>
      </w:r>
      <w:proofErr w:type="spellEnd"/>
      <w:r w:rsidR="003C714E" w:rsidRPr="00285F32">
        <w:rPr>
          <w:sz w:val="22"/>
          <w:szCs w:val="22"/>
        </w:rPr>
        <w:t xml:space="preserve"> and </w:t>
      </w:r>
      <w:proofErr w:type="spellStart"/>
      <w:r w:rsidR="003C714E" w:rsidRPr="00285F32">
        <w:rPr>
          <w:sz w:val="22"/>
          <w:szCs w:val="22"/>
        </w:rPr>
        <w:t>Schmidhuber</w:t>
      </w:r>
      <w:proofErr w:type="spellEnd"/>
      <w:r w:rsidR="003C714E" w:rsidRPr="00285F32">
        <w:rPr>
          <w:sz w:val="22"/>
          <w:szCs w:val="22"/>
        </w:rPr>
        <w:t>, 1997)</w:t>
      </w:r>
      <w:r w:rsidR="003C714E" w:rsidRPr="00285F32">
        <w:rPr>
          <w:sz w:val="22"/>
          <w:szCs w:val="22"/>
        </w:rPr>
        <w:fldChar w:fldCharType="end"/>
      </w:r>
      <w:r w:rsidR="00FB1798" w:rsidRPr="00285F32">
        <w:rPr>
          <w:sz w:val="22"/>
          <w:szCs w:val="22"/>
        </w:rPr>
        <w:t xml:space="preserve">. </w:t>
      </w:r>
      <w:r w:rsidRPr="005D00E8">
        <w:rPr>
          <w:sz w:val="22"/>
          <w:szCs w:val="22"/>
        </w:rPr>
        <w:t>Each LSTM cell contains three different gates: the input gate, forget gate, and output gate. With this architecture, we can increase the length of the sequence without worrying about gradient vanishing or exploding problems. The internal architecture of a typical LSTM cell is shown</w:t>
      </w:r>
      <w:r>
        <w:rPr>
          <w:sz w:val="22"/>
          <w:szCs w:val="22"/>
        </w:rPr>
        <w:t xml:space="preserve"> </w:t>
      </w:r>
      <w:r w:rsidRPr="005D00E8">
        <w:rPr>
          <w:sz w:val="22"/>
          <w:szCs w:val="22"/>
        </w:rPr>
        <w:t>below:</w:t>
      </w:r>
    </w:p>
    <w:p w14:paraId="57F1B6F1" w14:textId="0419E76D" w:rsidR="000A0B17" w:rsidRDefault="00FB1798" w:rsidP="005D00E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2"/>
                    <a:stretch>
                      <a:fillRect/>
                    </a:stretch>
                  </pic:blipFill>
                  <pic:spPr bwMode="auto">
                    <a:xfrm>
                      <a:off x="0" y="0"/>
                      <a:ext cx="3868091" cy="2325824"/>
                    </a:xfrm>
                    <a:prstGeom prst="rect">
                      <a:avLst/>
                    </a:prstGeom>
                  </pic:spPr>
                </pic:pic>
              </a:graphicData>
            </a:graphic>
          </wp:inline>
        </w:drawing>
      </w:r>
    </w:p>
    <w:p w14:paraId="7839E401" w14:textId="235052B8" w:rsidR="003620C9" w:rsidRPr="003A3B54"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4EB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4EB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4EB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4EB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4EB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4EB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4EB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FF1A2E2" w14:textId="77777777" w:rsidR="005D00E8" w:rsidRPr="005D00E8" w:rsidRDefault="00EE7645" w:rsidP="005D00E8">
      <w:pPr>
        <w:pStyle w:val="BodyText"/>
        <w:spacing w:before="228"/>
        <w:ind w:left="720" w:right="280"/>
        <w:jc w:val="both"/>
        <w:rPr>
          <w:sz w:val="22"/>
          <w:szCs w:val="22"/>
        </w:rPr>
      </w:pPr>
      <w:r w:rsidRPr="005D00E8">
        <w:rPr>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E27743">
        <w:rPr>
          <w:sz w:val="22"/>
          <w:szCs w:val="22"/>
        </w:rPr>
        <w:t>,</w:t>
      </w:r>
      <w:r w:rsidR="00751558"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 xml:space="preserve">the hidden state which is also the output of the </w:t>
      </w:r>
      <w:proofErr w:type="spellStart"/>
      <w:r w:rsidR="00751558" w:rsidRPr="00285F32">
        <w:rPr>
          <w:sz w:val="22"/>
          <w:szCs w:val="22"/>
        </w:rPr>
        <w:t>cell</w:t>
      </w:r>
      <w:r w:rsidR="005D00E8" w:rsidRPr="005D00E8">
        <w:rPr>
          <w:sz w:val="22"/>
          <w:szCs w:val="22"/>
        </w:rPr>
        <w:t>The</w:t>
      </w:r>
      <w:proofErr w:type="spellEnd"/>
      <w:r w:rsidR="005D00E8" w:rsidRPr="005D00E8">
        <w:rPr>
          <w:sz w:val="22"/>
          <w:szCs w:val="22"/>
        </w:rPr>
        <w:t xml:space="preserve"> calculation process is illustrated in Figure 1. Throw out the training process, the weighted matrices are modified accordingly to decode the important information from the previous values of the time series. Tuning LSTM models is not that easy; there are a lot of hyperparameters that must be tuned to achieve optimal performanc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w:t>
      </w:r>
      <w:proofErr w:type="spellStart"/>
      <w:r w:rsidR="00BB2CC3" w:rsidRPr="00285F32">
        <w:rPr>
          <w:sz w:val="22"/>
          <w:szCs w:val="22"/>
        </w:rPr>
        <w:t>Abbasimehr</w:t>
      </w:r>
      <w:proofErr w:type="spellEnd"/>
      <w:r w:rsidR="00BB2CC3" w:rsidRPr="00285F32">
        <w:rPr>
          <w:sz w:val="22"/>
          <w:szCs w:val="22"/>
        </w:rPr>
        <w:t xml:space="preserve"> et al., 2020)</w:t>
      </w:r>
      <w:r w:rsidR="00BB2CC3" w:rsidRPr="00285F32">
        <w:rPr>
          <w:sz w:val="22"/>
          <w:szCs w:val="22"/>
        </w:rPr>
        <w:fldChar w:fldCharType="end"/>
      </w:r>
      <w:r w:rsidR="00E04EAD" w:rsidRPr="00285F32">
        <w:rPr>
          <w:sz w:val="22"/>
          <w:szCs w:val="22"/>
        </w:rPr>
        <w:t xml:space="preserve">. </w:t>
      </w:r>
      <w:r w:rsidR="005D00E8" w:rsidRPr="005D00E8">
        <w:rPr>
          <w:sz w:val="22"/>
          <w:szCs w:val="22"/>
        </w:rPr>
        <w:t>For this study, the only parameters that were tuned by trial and error were the lag (the number of previous data that were fed to the LSTM, the number of units in the hidden layer, and the number of epochs.</w:t>
      </w:r>
    </w:p>
    <w:p w14:paraId="2D4D37B8" w14:textId="75A0412F" w:rsidR="003620C9" w:rsidRPr="004000B5" w:rsidRDefault="00FB1798" w:rsidP="005D00E8">
      <w:pPr>
        <w:pStyle w:val="BodyText"/>
        <w:spacing w:before="228"/>
        <w:ind w:left="720" w:right="280"/>
        <w:jc w:val="both"/>
      </w:pPr>
      <w:r>
        <w:t xml:space="preserve">D. </w:t>
      </w:r>
      <w:r w:rsidR="00E04EAD">
        <w:t>k-Nearest Neighbors</w:t>
      </w:r>
    </w:p>
    <w:p w14:paraId="61AABB46" w14:textId="0717C0CE" w:rsidR="00ED3225" w:rsidRPr="006B3CBC" w:rsidRDefault="005D00E8" w:rsidP="005D00E8">
      <w:pPr>
        <w:pStyle w:val="BodyText"/>
        <w:spacing w:before="228"/>
        <w:ind w:left="720" w:right="280"/>
        <w:jc w:val="both"/>
      </w:pPr>
      <w:r w:rsidRPr="005D00E8">
        <w:rPr>
          <w:sz w:val="22"/>
          <w:szCs w:val="22"/>
        </w:rPr>
        <w:t>Many researchers are using collaborative filtering methods to complete missing data in various formats, from matrix completions to recommending systems and timeseries missing data correction. Because of the nature of the data that we have available (measured and unmeasured customers), the unmeasured customers could be forecasted through matrix completion algorithms, as proposed by</w:t>
      </w:r>
      <w:r>
        <w:rPr>
          <w:sz w:val="22"/>
          <w:szCs w:val="22"/>
        </w:rPr>
        <w:t xml:space="preserve"> </w:t>
      </w:r>
      <w:r w:rsidR="00C57533" w:rsidRPr="00285F32">
        <w:rPr>
          <w:sz w:val="22"/>
          <w:szCs w:val="22"/>
        </w:rPr>
        <w:fldChar w:fldCharType="begin"/>
      </w:r>
      <w:r w:rsidR="00C57533"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4A54C434"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5D00E8" w:rsidRPr="005D00E8">
        <w:rPr>
          <w:color w:val="000000"/>
          <w:sz w:val="22"/>
          <w:szCs w:val="22"/>
        </w:rPr>
        <w:t xml:space="preserve">The only hyperparameter of the model is the number k, which is chosen through trial and error. A flowchart of this process is described in Figure 2. The only problem with this model is that it does account for every neighbor the same, despite how close they are or having other </w:t>
      </w:r>
      <w:r w:rsidR="005D00E8" w:rsidRPr="005D00E8">
        <w:rPr>
          <w:color w:val="000000"/>
          <w:sz w:val="22"/>
          <w:szCs w:val="22"/>
        </w:rPr>
        <w:lastRenderedPageBreak/>
        <w:t>similarities. For that reason, it is wise to introduce some type of similarity coefficient in the equation. One popular example that is used in recommendation systems is Pearson correlation</w:t>
      </w:r>
      <w:r w:rsidR="00194C63" w:rsidRPr="00285F32">
        <w:rPr>
          <w:color w:val="000000"/>
          <w:sz w:val="22"/>
          <w:szCs w:val="22"/>
        </w:rPr>
        <w:fldChar w:fldCharType="begin"/>
      </w:r>
      <w:r w:rsidR="00194C63" w:rsidRPr="00285F32">
        <w:rPr>
          <w:color w:val="000000"/>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285F32">
        <w:rPr>
          <w:color w:val="000000"/>
          <w:sz w:val="22"/>
          <w:szCs w:val="22"/>
        </w:rPr>
        <w:fldChar w:fldCharType="separate"/>
      </w:r>
      <w:r w:rsidR="00194C63" w:rsidRPr="00285F32">
        <w:rPr>
          <w:sz w:val="22"/>
          <w:szCs w:val="22"/>
        </w:rPr>
        <w:t>(Schafer et al., 2007)</w:t>
      </w:r>
      <w:r w:rsidR="00194C63" w:rsidRPr="00285F32">
        <w:rPr>
          <w:color w:val="000000"/>
          <w:sz w:val="22"/>
          <w:szCs w:val="22"/>
        </w:rPr>
        <w:fldChar w:fldCharType="end"/>
      </w:r>
      <w:r w:rsidR="00194C63" w:rsidRPr="00285F32">
        <w:rPr>
          <w:color w:val="000000"/>
          <w:sz w:val="22"/>
          <w:szCs w:val="22"/>
        </w:rPr>
        <w:t>. In this research cosine similarity</w:t>
      </w:r>
      <w:r w:rsidR="00820616" w:rsidRPr="00820616">
        <w:rPr>
          <w:color w:val="000000"/>
          <w:sz w:val="22"/>
          <w:szCs w:val="22"/>
        </w:rPr>
        <w:t xml:space="preserve"> </w:t>
      </w:r>
      <w:r w:rsidR="00820616" w:rsidRPr="00285F32">
        <w:rPr>
          <w:color w:val="000000"/>
          <w:sz w:val="22"/>
          <w:szCs w:val="22"/>
        </w:rPr>
        <w:fldChar w:fldCharType="begin"/>
      </w:r>
      <w:r w:rsidR="00820616" w:rsidRPr="00285F32">
        <w:rPr>
          <w:color w:val="000000"/>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285F32">
        <w:rPr>
          <w:color w:val="000000"/>
          <w:sz w:val="22"/>
          <w:szCs w:val="22"/>
        </w:rPr>
        <w:fldChar w:fldCharType="separate"/>
      </w:r>
      <w:r w:rsidR="00820616" w:rsidRPr="00285F32">
        <w:rPr>
          <w:sz w:val="22"/>
          <w:szCs w:val="22"/>
        </w:rPr>
        <w:t>(Cui, 2017)</w:t>
      </w:r>
      <w:r w:rsidR="00820616" w:rsidRPr="00285F32">
        <w:rPr>
          <w:color w:val="000000"/>
          <w:sz w:val="22"/>
          <w:szCs w:val="22"/>
        </w:rPr>
        <w:fldChar w:fldCharType="end"/>
      </w:r>
      <w:r w:rsidR="00194C63" w:rsidRPr="00285F32">
        <w:rPr>
          <w:color w:val="000000"/>
          <w:sz w:val="22"/>
          <w:szCs w:val="22"/>
        </w:rPr>
        <w:t xml:space="preserve"> is used </w:t>
      </w:r>
      <w:r w:rsidR="00B32CE3" w:rsidRPr="00285F32">
        <w:rPr>
          <w:color w:val="000000"/>
          <w:sz w:val="22"/>
          <w:szCs w:val="22"/>
        </w:rPr>
        <w:t>and it</w:t>
      </w:r>
      <w:r w:rsidR="00EA4943">
        <w:rPr>
          <w:color w:val="000000"/>
          <w:sz w:val="22"/>
          <w:szCs w:val="22"/>
        </w:rPr>
        <w:t xml:space="preserve"> is</w:t>
      </w:r>
      <w:r w:rsidR="00B32CE3" w:rsidRPr="00285F32">
        <w:rPr>
          <w:color w:val="000000"/>
          <w:sz w:val="22"/>
          <w:szCs w:val="22"/>
        </w:rPr>
        <w:t xml:space="preserve"> expressed as</w:t>
      </w:r>
      <w:r w:rsidR="00820616" w:rsidRPr="00820616">
        <w:rPr>
          <w:color w:val="000000"/>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1DE38FD7" w14:textId="26316010" w:rsidR="003620C9" w:rsidRDefault="00043DA2">
      <w:pPr>
        <w:pStyle w:val="BodyText"/>
        <w:spacing w:before="228"/>
        <w:ind w:right="280"/>
      </w:pPr>
      <w:r>
        <w:t>Dataset</w:t>
      </w:r>
      <w:r w:rsidR="002D453C">
        <w:t xml:space="preserve"> # TODO</w:t>
      </w:r>
    </w:p>
    <w:p w14:paraId="6B1836B2" w14:textId="77777777" w:rsidR="002760E5" w:rsidRDefault="002760E5" w:rsidP="002760E5">
      <w:pPr>
        <w:pStyle w:val="BodyText"/>
        <w:keepNext/>
        <w:spacing w:before="228"/>
        <w:ind w:right="280"/>
        <w:jc w:val="both"/>
        <w:rPr>
          <w:sz w:val="22"/>
          <w:szCs w:val="22"/>
        </w:rPr>
      </w:pPr>
      <w:r w:rsidRPr="002760E5">
        <w:rPr>
          <w:sz w:val="22"/>
          <w:szCs w:val="22"/>
        </w:rPr>
        <w:t>Figure 3 illustrates the procedure for calculations for the quarter and monthly time scale analysis. Because the billing of each customer is published per quarter, the monthly analysis must make three consecutive guesses. That means for the monthly timestep, the models will have to take as inputs previous forecasted values, and the errors will be calculated for the sum of those three values. Those two approaches are tested in order to se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39E2D19F" w:rsidR="00F55930" w:rsidRPr="00285F32" w:rsidRDefault="002760E5" w:rsidP="00EA4CE2">
      <w:pPr>
        <w:pStyle w:val="BodyText"/>
        <w:spacing w:before="228"/>
        <w:ind w:right="280"/>
        <w:jc w:val="both"/>
        <w:rPr>
          <w:sz w:val="22"/>
          <w:szCs w:val="22"/>
        </w:rPr>
      </w:pPr>
      <w:r w:rsidRPr="002760E5">
        <w:rPr>
          <w:sz w:val="22"/>
          <w:szCs w:val="22"/>
        </w:rPr>
        <w:t xml:space="preserve">To be able to evaluate the performance of each model </w:t>
      </w:r>
      <w:proofErr w:type="gramStart"/>
      <w:r w:rsidRPr="002760E5">
        <w:rPr>
          <w:sz w:val="22"/>
          <w:szCs w:val="22"/>
        </w:rPr>
        <w:t>and also</w:t>
      </w:r>
      <w:proofErr w:type="gramEnd"/>
      <w:r w:rsidRPr="002760E5">
        <w:rPr>
          <w:sz w:val="22"/>
          <w:szCs w:val="22"/>
        </w:rPr>
        <w:t xml:space="preserve"> to simulate the measured and unmeasured behavior of the dataset, the timeseries are split into two subsets: the measured, where the working crew has managed to record the consumption, and the unmeasured, where the crew did not record the usage. </w:t>
      </w:r>
      <w:proofErr w:type="gramStart"/>
      <w:r w:rsidRPr="002760E5">
        <w:rPr>
          <w:sz w:val="22"/>
          <w:szCs w:val="22"/>
        </w:rPr>
        <w:t>In reality, the</w:t>
      </w:r>
      <w:proofErr w:type="gramEnd"/>
      <w:r w:rsidRPr="002760E5">
        <w:rPr>
          <w:sz w:val="22"/>
          <w:szCs w:val="22"/>
        </w:rPr>
        <w:t xml:space="preserve"> actual measured to unmeasured ratio for the given case study is approximately 90-10, but to simulate more uncertain cases, the chosen ratio was picked to be 80-20. To be more specific, measured was at 80% of the total time series, while the rest was unmeasured. Furthermore, the unmeasured timeseries are broken down into a train set and test set for measuring the performance of each model. The metrics that are used to evaluate the performance are</w:t>
      </w:r>
      <w:r w:rsidR="00002FD1" w:rsidRPr="00285F32">
        <w:rPr>
          <w:sz w:val="22"/>
          <w:szCs w:val="22"/>
        </w:rPr>
        <w:t>:</w:t>
      </w:r>
    </w:p>
    <w:p w14:paraId="3B9A06FE" w14:textId="6D62F8C0" w:rsidR="00002FD1" w:rsidRPr="002760E5" w:rsidRDefault="00002FD1" w:rsidP="00EA4CE2">
      <w:pPr>
        <w:pStyle w:val="BodyText"/>
        <w:numPr>
          <w:ilvl w:val="0"/>
          <w:numId w:val="4"/>
        </w:numPr>
        <w:spacing w:before="228"/>
        <w:ind w:right="280"/>
        <w:jc w:val="both"/>
        <w:rPr>
          <w:sz w:val="20"/>
          <w:szCs w:val="20"/>
        </w:rPr>
      </w:pPr>
      <w:r w:rsidRPr="002760E5">
        <w:rPr>
          <w:sz w:val="20"/>
          <w:szCs w:val="20"/>
        </w:rPr>
        <w:t>Mean Absolute Percentage Error (MAPE)</w:t>
      </w:r>
      <w:r w:rsidR="000420A1" w:rsidRPr="002760E5">
        <w:rPr>
          <w:sz w:val="20"/>
          <w:szCs w:val="20"/>
        </w:rPr>
        <w:t xml:space="preserve"> </w:t>
      </w:r>
      <w:r w:rsidR="002760E5">
        <w:rPr>
          <w:sz w:val="20"/>
          <w:szCs w:val="20"/>
        </w:rPr>
        <w:t>T</w:t>
      </w:r>
      <w:r w:rsidR="000420A1" w:rsidRPr="002760E5">
        <w:rPr>
          <w:sz w:val="20"/>
          <w:szCs w:val="20"/>
        </w:rPr>
        <w:t xml:space="preserve">his metric was chosen instead of Mean Absolute Error (MAE) </w:t>
      </w:r>
      <w:r w:rsidR="000420A1" w:rsidRPr="002760E5">
        <w:rPr>
          <w:sz w:val="20"/>
          <w:szCs w:val="20"/>
        </w:rPr>
        <w:lastRenderedPageBreak/>
        <w:t>because of the ability to be a scale independent</w:t>
      </w:r>
      <w:r w:rsidR="0009309E" w:rsidRPr="002760E5">
        <w:rPr>
          <w:sz w:val="20"/>
          <w:szCs w:val="20"/>
        </w:rPr>
        <w:t>,</w:t>
      </w:r>
      <w:r w:rsidR="000420A1" w:rsidRPr="002760E5">
        <w:rPr>
          <w:sz w:val="20"/>
          <w:szCs w:val="20"/>
        </w:rPr>
        <w:t xml:space="preserve"> MAPE is expressed as: </w:t>
      </w:r>
      <m:oMath>
        <m:r>
          <w:rPr>
            <w:rFonts w:ascii="Cambria Math" w:hAnsi="Cambria Math"/>
            <w:sz w:val="20"/>
            <w:szCs w:val="20"/>
          </w:rPr>
          <m:t>MAPE=</m:t>
        </m:r>
        <m:f>
          <m:fPr>
            <m:ctrlPr>
              <w:rPr>
                <w:rFonts w:ascii="Cambria Math" w:hAnsi="Cambria Math"/>
                <w:sz w:val="20"/>
                <w:szCs w:val="20"/>
              </w:rPr>
            </m:ctrlPr>
          </m:fPr>
          <m:num>
            <m:nary>
              <m:naryPr>
                <m:chr m:val="∑"/>
                <m:ctrlPr>
                  <w:rPr>
                    <w:rFonts w:ascii="Cambria Math" w:hAnsi="Cambria Math"/>
                    <w:sz w:val="20"/>
                    <w:szCs w:val="20"/>
                  </w:rPr>
                </m:ctrlPr>
              </m:naryPr>
              <m:sub>
                <m:r>
                  <w:rPr>
                    <w:rFonts w:ascii="Cambria Math" w:hAnsi="Cambria Math"/>
                    <w:sz w:val="20"/>
                    <w:szCs w:val="20"/>
                  </w:rPr>
                  <m:t>t=1</m:t>
                </m:r>
              </m:sub>
              <m:sup>
                <m:r>
                  <w:rPr>
                    <w:rFonts w:ascii="Cambria Math" w:hAnsi="Cambria Math"/>
                    <w:sz w:val="20"/>
                    <w:szCs w:val="20"/>
                  </w:rPr>
                  <m:t>n</m:t>
                </m:r>
              </m:sup>
              <m:e>
                <m:d>
                  <m:dPr>
                    <m:begChr m:val="|"/>
                    <m:endChr m:val="|"/>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num>
                      <m:den>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den>
                    </m:f>
                  </m:e>
                </m:d>
              </m:e>
            </m:nary>
          </m:num>
          <m:den>
            <m:r>
              <w:rPr>
                <w:rFonts w:ascii="Cambria Math" w:hAnsi="Cambria Math"/>
                <w:sz w:val="20"/>
                <w:szCs w:val="20"/>
              </w:rPr>
              <m:t>n</m:t>
            </m:r>
          </m:den>
        </m:f>
        <m:r>
          <w:rPr>
            <w:rFonts w:ascii="Cambria Math" w:hAnsi="Cambria Math"/>
            <w:sz w:val="20"/>
            <w:szCs w:val="20"/>
          </w:rPr>
          <m:t>×100</m:t>
        </m:r>
      </m:oMath>
      <w:r w:rsidR="000420A1" w:rsidRPr="002760E5">
        <w:rPr>
          <w:sz w:val="20"/>
          <w:szCs w:val="20"/>
        </w:rPr>
        <w:t xml:space="preserve">, where </w:t>
      </w:r>
      <m:oMath>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oMath>
      <w:r w:rsidR="000420A1" w:rsidRPr="002760E5">
        <w:rPr>
          <w:sz w:val="20"/>
          <w:szCs w:val="20"/>
        </w:rPr>
        <w:t xml:space="preserve"> is the actual value and </w:t>
      </w:r>
      <m:oMath>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oMath>
      <w:r w:rsidR="000420A1" w:rsidRPr="002760E5">
        <w:rPr>
          <w:sz w:val="20"/>
          <w:szCs w:val="20"/>
        </w:rPr>
        <w:t xml:space="preserve"> is the forecasted value. </w:t>
      </w:r>
    </w:p>
    <w:p w14:paraId="06386D29" w14:textId="0668E682" w:rsidR="003620C9" w:rsidRPr="002760E5" w:rsidRDefault="000420A1" w:rsidP="000C0271">
      <w:pPr>
        <w:pStyle w:val="BodyText"/>
        <w:numPr>
          <w:ilvl w:val="0"/>
          <w:numId w:val="4"/>
        </w:numPr>
        <w:spacing w:before="228"/>
        <w:ind w:right="280"/>
        <w:jc w:val="both"/>
        <w:rPr>
          <w:sz w:val="20"/>
          <w:szCs w:val="20"/>
        </w:rPr>
      </w:pPr>
      <w:r w:rsidRPr="002760E5">
        <w:rPr>
          <w:sz w:val="20"/>
          <w:szCs w:val="20"/>
        </w:rPr>
        <w:t xml:space="preserve">Total Balance is the metric that evaluates the tendency of the model to over or </w:t>
      </w:r>
      <w:r w:rsidR="001E3305" w:rsidRPr="002760E5">
        <w:rPr>
          <w:sz w:val="20"/>
          <w:szCs w:val="20"/>
        </w:rPr>
        <w:t>underestimate</w:t>
      </w:r>
      <w:r w:rsidRPr="002760E5">
        <w:rPr>
          <w:sz w:val="20"/>
          <w:szCs w:val="20"/>
        </w:rPr>
        <w:t xml:space="preserve"> the forecasting and it is expressed as: </w:t>
      </w:r>
      <m:oMath>
        <m:r>
          <w:rPr>
            <w:rFonts w:ascii="Cambria Math" w:hAnsi="Cambria Math"/>
            <w:sz w:val="20"/>
            <w:szCs w:val="20"/>
          </w:rPr>
          <m:t>TD=</m:t>
        </m:r>
        <m:nary>
          <m:naryPr>
            <m:chr m:val="∑"/>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t</m:t>
                </m:r>
              </m:sub>
            </m:sSub>
          </m:e>
        </m:nary>
      </m:oMath>
      <w:r w:rsidR="000C0271" w:rsidRPr="002760E5">
        <w:rPr>
          <w:sz w:val="20"/>
          <w:szCs w:val="20"/>
        </w:rPr>
        <w:t>.  The closer to zero this metric is the more accurate this model is to predict for the total sum of the consumers.</w:t>
      </w: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31F8FEC8" w:rsidR="00062344" w:rsidRPr="002760E5" w:rsidRDefault="00820616" w:rsidP="00820616">
      <w:pPr>
        <w:pStyle w:val="BodyText"/>
        <w:spacing w:before="228"/>
        <w:ind w:left="113" w:right="280"/>
        <w:jc w:val="both"/>
        <w:rPr>
          <w:sz w:val="20"/>
          <w:szCs w:val="20"/>
        </w:rPr>
      </w:pPr>
      <w:r w:rsidRPr="002760E5">
        <w:rPr>
          <w:noProof/>
          <w:sz w:val="22"/>
          <w:szCs w:val="22"/>
        </w:rPr>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00000000" w:rsidRPr="00311144">
                        <w:rPr>
                          <w:i w:val="0"/>
                          <w:iCs w:val="0"/>
                          <w:sz w:val="20"/>
                          <w:szCs w:val="20"/>
                        </w:rPr>
                        <w:fldChar w:fldCharType="begin"/>
                      </w:r>
                      <w:r w:rsidR="00000000" w:rsidRPr="00311144">
                        <w:rPr>
                          <w:i w:val="0"/>
                          <w:iCs w:val="0"/>
                          <w:sz w:val="20"/>
                          <w:szCs w:val="20"/>
                        </w:rPr>
                        <w:instrText xml:space="preserve"> SEQ Figure \* ARABIC </w:instrText>
                      </w:r>
                      <w:r w:rsidR="00000000" w:rsidRPr="00311144">
                        <w:rPr>
                          <w:i w:val="0"/>
                          <w:iCs w:val="0"/>
                          <w:sz w:val="20"/>
                          <w:szCs w:val="20"/>
                        </w:rPr>
                        <w:fldChar w:fldCharType="separate"/>
                      </w:r>
                      <w:r w:rsidR="00820616">
                        <w:rPr>
                          <w:i w:val="0"/>
                          <w:iCs w:val="0"/>
                          <w:noProof/>
                          <w:sz w:val="20"/>
                          <w:szCs w:val="20"/>
                        </w:rPr>
                        <w:t>4</w:t>
                      </w:r>
                      <w:r w:rsidR="00000000"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5"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6"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17"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18" o:title="A picture containing text, diagram, line, plan&#10;&#10;Description automatically generated"/>
                </v:shape>
                <w10:wrap type="topAndBottom" anchorx="margin"/>
              </v:group>
            </w:pict>
          </mc:Fallback>
        </mc:AlternateContent>
      </w:r>
      <w:r w:rsidR="002760E5"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5A69529D" w14:textId="7795FD3C" w:rsidR="00043DA2" w:rsidRDefault="002760E5" w:rsidP="00062344">
      <w:pPr>
        <w:pStyle w:val="BodyText"/>
        <w:spacing w:before="228"/>
        <w:ind w:left="113" w:right="280"/>
        <w:jc w:val="both"/>
        <w:rPr>
          <w:color w:val="000000"/>
          <w:sz w:val="22"/>
          <w:szCs w:val="22"/>
        </w:rPr>
      </w:pPr>
      <w:r w:rsidRPr="002760E5">
        <w:rPr>
          <w:color w:val="000000"/>
          <w:sz w:val="22"/>
          <w:szCs w:val="22"/>
        </w:rPr>
        <w:t xml:space="preserve">As we can observe in Figure 4, models performed better on a monthly time scale despite the fact that they generate two values that are coming from predictions, which is not the case for </w:t>
      </w:r>
      <w:r w:rsidR="00070851">
        <w:rPr>
          <w:color w:val="000000"/>
          <w:sz w:val="22"/>
          <w:szCs w:val="22"/>
        </w:rPr>
        <w:fldChar w:fldCharType="begin"/>
      </w:r>
      <w:r w:rsidR="00070851">
        <w:rPr>
          <w:color w:val="000000"/>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70851">
        <w:rPr>
          <w:color w:val="000000"/>
          <w:sz w:val="22"/>
          <w:szCs w:val="22"/>
        </w:rPr>
        <w:fldChar w:fldCharType="separate"/>
      </w:r>
      <w:r w:rsidR="00070851" w:rsidRPr="00070851">
        <w:rPr>
          <w:sz w:val="22"/>
        </w:rPr>
        <w:t>(</w:t>
      </w:r>
      <w:proofErr w:type="spellStart"/>
      <w:r w:rsidR="00070851" w:rsidRPr="00070851">
        <w:rPr>
          <w:sz w:val="22"/>
        </w:rPr>
        <w:t>Kofinas</w:t>
      </w:r>
      <w:proofErr w:type="spellEnd"/>
      <w:r w:rsidR="00070851" w:rsidRPr="00070851">
        <w:rPr>
          <w:sz w:val="22"/>
        </w:rPr>
        <w:t xml:space="preserve"> et al., 2014)</w:t>
      </w:r>
      <w:r w:rsidR="00070851">
        <w:rPr>
          <w:color w:val="000000"/>
          <w:sz w:val="22"/>
          <w:szCs w:val="22"/>
        </w:rPr>
        <w:fldChar w:fldCharType="end"/>
      </w:r>
      <w:r w:rsidR="00DD342C">
        <w:rPr>
          <w:color w:val="000000"/>
          <w:sz w:val="22"/>
          <w:szCs w:val="22"/>
        </w:rPr>
        <w:t xml:space="preserve"> while </w:t>
      </w:r>
      <w:r w:rsidR="00DD342C">
        <w:rPr>
          <w:color w:val="000000"/>
          <w:sz w:val="22"/>
          <w:szCs w:val="22"/>
        </w:rPr>
        <w:fldChar w:fldCharType="begin"/>
      </w:r>
      <w:r w:rsidR="00DD342C">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DD342C">
        <w:rPr>
          <w:color w:val="000000"/>
          <w:sz w:val="22"/>
          <w:szCs w:val="22"/>
        </w:rPr>
        <w:fldChar w:fldCharType="separate"/>
      </w:r>
      <w:r w:rsidR="00DD342C" w:rsidRPr="00DD342C">
        <w:rPr>
          <w:sz w:val="22"/>
        </w:rPr>
        <w:t>(Liu and Lin, 1991)</w:t>
      </w:r>
      <w:r w:rsidR="00DD342C">
        <w:rPr>
          <w:color w:val="000000"/>
          <w:sz w:val="22"/>
          <w:szCs w:val="22"/>
        </w:rPr>
        <w:fldChar w:fldCharType="end"/>
      </w:r>
      <w:r w:rsidR="00CD7A5B">
        <w:rPr>
          <w:color w:val="000000"/>
          <w:sz w:val="22"/>
          <w:szCs w:val="22"/>
        </w:rPr>
        <w:t xml:space="preserve"> </w:t>
      </w:r>
      <w:r w:rsidRPr="002760E5">
        <w:rPr>
          <w:color w:val="000000"/>
          <w:sz w:val="22"/>
          <w:szCs w:val="22"/>
        </w:rPr>
        <w:t xml:space="preserve">suggest that a monthly timeframe results in better forecasts. The reason behind this behavior must be the existence of more data to train the models because, of the finer timescale there is more data for a given time. Obviously, the error of the naïve model remains the same because it is not influenced by the time step. The model with the best overall performance is </w:t>
      </w:r>
      <w:proofErr w:type="gramStart"/>
      <w:r w:rsidRPr="002760E5">
        <w:rPr>
          <w:color w:val="000000"/>
          <w:sz w:val="22"/>
          <w:szCs w:val="22"/>
        </w:rPr>
        <w:t>ARIMA(</w:t>
      </w:r>
      <w:proofErr w:type="gramEnd"/>
      <w:r w:rsidRPr="002760E5">
        <w:rPr>
          <w:color w:val="000000"/>
          <w:sz w:val="22"/>
          <w:szCs w:val="22"/>
        </w:rPr>
        <w:t xml:space="preserve">1,1,0) with an average error close to 20%. The </w:t>
      </w:r>
      <w:proofErr w:type="gramStart"/>
      <w:r w:rsidRPr="002760E5">
        <w:rPr>
          <w:color w:val="000000"/>
          <w:sz w:val="22"/>
          <w:szCs w:val="22"/>
        </w:rPr>
        <w:t>SARIMA(</w:t>
      </w:r>
      <w:proofErr w:type="gramEnd"/>
      <w:r w:rsidRPr="002760E5">
        <w:rPr>
          <w:color w:val="000000"/>
          <w:sz w:val="22"/>
          <w:szCs w:val="22"/>
        </w:rPr>
        <w:t xml:space="preserve">0,1,0) (1,0,1),12 did not fall too much behind, having the same error distribution as the ARIMA. The reason ARIMA and SARIMA achieve lower percentage errors is that the parameters are chosen to reduce the MAPE, while </w:t>
      </w:r>
      <w:proofErr w:type="spellStart"/>
      <w:r w:rsidRPr="002760E5">
        <w:rPr>
          <w:color w:val="000000"/>
          <w:sz w:val="22"/>
          <w:szCs w:val="22"/>
        </w:rPr>
        <w:t>AutoARIMA</w:t>
      </w:r>
      <w:proofErr w:type="spellEnd"/>
      <w:r w:rsidRPr="002760E5">
        <w:rPr>
          <w:color w:val="000000"/>
          <w:sz w:val="22"/>
          <w:szCs w:val="22"/>
        </w:rPr>
        <w:t xml:space="preserve"> focuses on lowering the Bayesian and Akaike information criterion. The exact average performance of each model can be seen in Tables 1–2 below.</w:t>
      </w:r>
    </w:p>
    <w:p w14:paraId="5A2724DE" w14:textId="6C1E8307" w:rsidR="00553AF0" w:rsidRDefault="00553AF0" w:rsidP="00062344">
      <w:pPr>
        <w:pStyle w:val="BodyText"/>
        <w:spacing w:before="228"/>
        <w:ind w:left="113" w:right="280"/>
        <w:jc w:val="both"/>
        <w:rPr>
          <w:color w:val="000000"/>
          <w:sz w:val="22"/>
          <w:szCs w:val="22"/>
        </w:rPr>
      </w:pPr>
    </w:p>
    <w:p w14:paraId="69958B77" w14:textId="677C9347" w:rsidR="00820616" w:rsidRDefault="00820616" w:rsidP="00062344">
      <w:pPr>
        <w:pStyle w:val="BodyText"/>
        <w:spacing w:before="228"/>
        <w:ind w:left="113" w:right="280"/>
        <w:jc w:val="both"/>
        <w:rPr>
          <w:color w:val="000000"/>
          <w:sz w:val="22"/>
          <w:szCs w:val="22"/>
        </w:rPr>
      </w:pPr>
    </w:p>
    <w:p w14:paraId="312AFA83" w14:textId="58D946C2" w:rsidR="00820616" w:rsidRDefault="00820616" w:rsidP="00062344">
      <w:pPr>
        <w:pStyle w:val="BodyText"/>
        <w:spacing w:before="228"/>
        <w:ind w:left="113" w:right="280"/>
        <w:jc w:val="both"/>
        <w:rPr>
          <w:color w:val="000000"/>
          <w:sz w:val="22"/>
          <w:szCs w:val="22"/>
        </w:rPr>
      </w:pPr>
    </w:p>
    <w:p w14:paraId="227C7225" w14:textId="5020E80C" w:rsidR="00820616" w:rsidRDefault="00820616" w:rsidP="00062344">
      <w:pPr>
        <w:pStyle w:val="BodyText"/>
        <w:spacing w:before="228"/>
        <w:ind w:left="113" w:right="280"/>
        <w:jc w:val="both"/>
        <w:rPr>
          <w:color w:val="000000"/>
          <w:sz w:val="22"/>
          <w:szCs w:val="22"/>
        </w:rPr>
      </w:pPr>
    </w:p>
    <w:p w14:paraId="1972FAF0" w14:textId="6B119636" w:rsidR="002760E5" w:rsidRDefault="002760E5" w:rsidP="00062344">
      <w:pPr>
        <w:pStyle w:val="BodyText"/>
        <w:spacing w:before="228"/>
        <w:ind w:left="113" w:right="280"/>
        <w:jc w:val="both"/>
        <w:rPr>
          <w:color w:val="000000"/>
          <w:sz w:val="22"/>
          <w:szCs w:val="22"/>
        </w:rPr>
      </w:pPr>
    </w:p>
    <w:p w14:paraId="1CBC8B55" w14:textId="77777777" w:rsidR="002760E5" w:rsidRDefault="002760E5" w:rsidP="00062344">
      <w:pPr>
        <w:pStyle w:val="BodyText"/>
        <w:spacing w:before="228"/>
        <w:ind w:left="113" w:right="280"/>
        <w:jc w:val="both"/>
        <w:rPr>
          <w:color w:val="000000"/>
          <w:sz w:val="22"/>
          <w:szCs w:val="22"/>
        </w:rPr>
      </w:pP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lastRenderedPageBreak/>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1F729026" w:rsidR="007F52EE" w:rsidRDefault="00820616" w:rsidP="007F52EE">
      <w:pPr>
        <w:pStyle w:val="Caption"/>
        <w:keepNext/>
      </w:pPr>
      <w:r>
        <w:rPr>
          <w:noProof/>
        </w:rPr>
        <mc:AlternateContent>
          <mc:Choice Requires="wpg">
            <w:drawing>
              <wp:anchor distT="0" distB="0" distL="114300" distR="114300" simplePos="0" relativeHeight="251663360" behindDoc="1" locked="0" layoutInCell="1" allowOverlap="1" wp14:anchorId="2857C5B9" wp14:editId="559E85B2">
                <wp:simplePos x="0" y="0"/>
                <wp:positionH relativeFrom="margin">
                  <wp:align>center</wp:align>
                </wp:positionH>
                <wp:positionV relativeFrom="margin">
                  <wp:posOffset>3481314</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19"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0"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A72587" id="Group 6" o:spid="_x0000_s1026" style="position:absolute;margin-left:0;margin-top:274.1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1"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2" o:title=""/>
                </v:shape>
                <w10:wrap type="tight" anchorx="margin" anchory="margin"/>
              </v:group>
            </w:pict>
          </mc:Fallback>
        </mc:AlternateContent>
      </w:r>
      <w:r w:rsidR="007F52EE">
        <w:t xml:space="preserve">Table </w:t>
      </w:r>
      <w:fldSimple w:instr=" SEQ Table \* ARABIC ">
        <w:r w:rsidR="007F52EE">
          <w:rPr>
            <w:noProof/>
          </w:rPr>
          <w:t>2</w:t>
        </w:r>
      </w:fldSimple>
      <w:r w:rsidR="007F52EE">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0910B895" w:rsidR="002D453C" w:rsidRDefault="009277BA" w:rsidP="0004458D">
      <w:pPr>
        <w:pStyle w:val="BodyText"/>
        <w:spacing w:before="228"/>
        <w:ind w:left="113" w:right="280"/>
        <w:jc w:val="both"/>
        <w:rPr>
          <w:color w:val="000000"/>
          <w:sz w:val="22"/>
          <w:szCs w:val="22"/>
        </w:rPr>
      </w:pPr>
      <w:r>
        <w:rPr>
          <w:noProof/>
        </w:rPr>
        <mc:AlternateContent>
          <mc:Choice Requires="wps">
            <w:drawing>
              <wp:anchor distT="0" distB="0" distL="114300" distR="114300" simplePos="0" relativeHeight="251669504" behindDoc="1" locked="0" layoutInCell="1" allowOverlap="1" wp14:anchorId="67767748" wp14:editId="6185D723">
                <wp:simplePos x="0" y="0"/>
                <wp:positionH relativeFrom="margin">
                  <wp:align>center</wp:align>
                </wp:positionH>
                <wp:positionV relativeFrom="paragraph">
                  <wp:posOffset>3714659</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767748" id="_x0000_t202" coordsize="21600,21600" o:spt="202" path="m,l,21600r21600,l21600,xe">
                <v:stroke joinstyle="miter"/>
                <v:path gradientshapeok="t" o:connecttype="rect"/>
              </v:shapetype>
              <v:shape id="Text Box 15" o:spid="_x0000_s1027" type="#_x0000_t202" style="position:absolute;left:0;text-align:left;margin-left:0;margin-top:292.5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p>
    <w:p w14:paraId="3403AF93" w14:textId="2E4DB26E" w:rsidR="002D453C" w:rsidRPr="00F63591" w:rsidRDefault="002D453C" w:rsidP="00311144">
      <w:pPr>
        <w:pStyle w:val="BodyText"/>
        <w:spacing w:before="228"/>
        <w:ind w:right="280"/>
        <w:jc w:val="both"/>
        <w:rPr>
          <w:color w:val="000000"/>
          <w:sz w:val="22"/>
          <w:szCs w:val="22"/>
          <w:lang w:val="el-GR"/>
        </w:rPr>
      </w:pPr>
    </w:p>
    <w:p w14:paraId="13A5C428" w14:textId="5206CA48" w:rsidR="00311144" w:rsidRPr="00062344" w:rsidRDefault="00915D9B" w:rsidP="00062344">
      <w:pPr>
        <w:pStyle w:val="BodyText"/>
        <w:spacing w:before="228"/>
        <w:ind w:right="280"/>
        <w:jc w:val="both"/>
        <w:rPr>
          <w:sz w:val="22"/>
          <w:szCs w:val="22"/>
        </w:rPr>
      </w:pPr>
      <w:r w:rsidRPr="00915D9B">
        <w:rPr>
          <w:color w:val="000000"/>
          <w:sz w:val="22"/>
          <w:szCs w:val="22"/>
        </w:rPr>
        <w:t>Despite the greater performance for the monthly timestep in the MAPE metric, the Total Balance metrics seem to favor the quarter-year scale as all the models manage to reach values closer to zero. All models underestimate the consumption, with the best one being LSTM, as we can see in Figure 3. The collaborative filtering method achieved the worst performance by far for the two cases. Finally, for the monthly scale, we measure the performance of each model by quarter to see if the models have any time preferences. The results that are shown in Figure 6 confirm the results of Figure 4, and it is illustrated that the best model of every season is the ARIMA. All the models behaved in the same pattern, so it can be said that the models can be fitted more easily with data from the 2nd quarter. One possible explanation for the poor performance of the collaborative filtering method is the large amount of measured data, so the model suffers from overfitting. (</w:t>
      </w:r>
      <w:r w:rsidRPr="00915D9B">
        <w:rPr>
          <w:color w:val="FF0000"/>
          <w:sz w:val="22"/>
          <w:szCs w:val="22"/>
        </w:rPr>
        <w:t>Maybe needs some cite</w:t>
      </w:r>
      <w:r w:rsidRPr="00915D9B">
        <w:rPr>
          <w:color w:val="000000"/>
          <w:sz w:val="22"/>
          <w:szCs w:val="22"/>
        </w:rPr>
        <w:t>)</w:t>
      </w: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73963586" w14:textId="4C538E97" w:rsidR="00081C96" w:rsidRDefault="00915D9B" w:rsidP="00EA4CE2">
      <w:pPr>
        <w:pStyle w:val="BodyText"/>
        <w:spacing w:before="228"/>
        <w:ind w:right="280"/>
        <w:jc w:val="both"/>
        <w:rPr>
          <w:sz w:val="22"/>
          <w:szCs w:val="22"/>
        </w:rPr>
      </w:pPr>
      <w:r w:rsidRPr="00915D9B">
        <w:rPr>
          <w:sz w:val="22"/>
          <w:szCs w:val="22"/>
        </w:rPr>
        <w:t xml:space="preserve">In this paper, we compare the effectiveness of the models in forecasting the water consumption of the customers based on the data provided by the Water Supply and Sewerage Company of Greece (EYDAP). Because of the inconsistent data, the time series were filled with data from the main refineries, making the monthly scale data consistent for each customer. These timeseries were fed into the models, and the same models were tested on a quarter-year scale. The results indicated that all models are achieving less average error for monthly time scale time series, with the best model being </w:t>
      </w:r>
      <w:proofErr w:type="gramStart"/>
      <w:r w:rsidRPr="00915D9B">
        <w:rPr>
          <w:sz w:val="22"/>
          <w:szCs w:val="22"/>
        </w:rPr>
        <w:t>ARIMA(</w:t>
      </w:r>
      <w:proofErr w:type="gramEnd"/>
      <w:r w:rsidRPr="00915D9B">
        <w:rPr>
          <w:sz w:val="22"/>
          <w:szCs w:val="22"/>
        </w:rPr>
        <w:t>1,1,0). The other statistical models did not fall further behind. The LSTM model might not be the most accurate model for forecasting individual consumption, but it performed great in the total Balance metrics, making it the best model for predicting total water usage. Furthermore, the model that did not show any preference for which quarter the data was from was LSTM, while the statistical models show some preference for the first and second quarter of the year. This study aimed to measure the performance of some timeseries forecasting algorithms for some basic but very important processes for the water utility companies, such as billing the customers or being able to calculate the water leaks in the distribution system.</w:t>
      </w:r>
    </w:p>
    <w:p w14:paraId="11545E79" w14:textId="6D6DF558" w:rsidR="00DC45B5" w:rsidRPr="00E5195F" w:rsidRDefault="00DC45B5" w:rsidP="00EA4CE2">
      <w:pPr>
        <w:pStyle w:val="BodyText"/>
        <w:spacing w:before="228"/>
        <w:ind w:right="280"/>
        <w:jc w:val="both"/>
        <w:rPr>
          <w:sz w:val="22"/>
          <w:szCs w:val="22"/>
        </w:rPr>
      </w:pPr>
    </w:p>
    <w:p w14:paraId="69FBF90A" w14:textId="77777777" w:rsidR="00195F98" w:rsidRDefault="00195F98" w:rsidP="00EA4CE2">
      <w:pPr>
        <w:pStyle w:val="BodyText"/>
        <w:spacing w:before="228"/>
        <w:ind w:right="280"/>
        <w:jc w:val="both"/>
        <w:rPr>
          <w:sz w:val="22"/>
          <w:szCs w:val="22"/>
        </w:rPr>
      </w:pPr>
    </w:p>
    <w:p w14:paraId="192A9C1C" w14:textId="77777777" w:rsidR="00195F98" w:rsidRDefault="00195F98" w:rsidP="00EA4CE2">
      <w:pPr>
        <w:pStyle w:val="BodyText"/>
        <w:spacing w:before="228"/>
        <w:ind w:right="280"/>
        <w:jc w:val="both"/>
        <w:rPr>
          <w:sz w:val="22"/>
          <w:szCs w:val="22"/>
        </w:rPr>
      </w:pP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lastRenderedPageBreak/>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4">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5">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Default="00CD659D" w:rsidP="00765A31">
      <w:pPr>
        <w:pStyle w:val="BodyText"/>
        <w:spacing w:before="227"/>
      </w:pPr>
    </w:p>
    <w:p w14:paraId="4CDE8BCD" w14:textId="77777777" w:rsidR="00A14C0B" w:rsidRPr="00A14C0B" w:rsidRDefault="00FB1798" w:rsidP="00A14C0B">
      <w:pPr>
        <w:pStyle w:val="Bibliography"/>
        <w:rPr>
          <w:sz w:val="24"/>
        </w:rPr>
      </w:pPr>
      <w:r>
        <w:fldChar w:fldCharType="begin"/>
      </w:r>
      <w:r w:rsidR="00553AF0">
        <w:instrText xml:space="preserve"> ADDIN ZOTERO_BIBL {"uncited":[],"omitted":[],"custom":[]} CSL_BIBLIOGRAPHY </w:instrText>
      </w:r>
      <w:r>
        <w:fldChar w:fldCharType="separate"/>
      </w:r>
      <w:r w:rsidR="00A14C0B" w:rsidRPr="00A14C0B">
        <w:rPr>
          <w:sz w:val="24"/>
        </w:rPr>
        <w:t>Abbasimehr, H., Shabani, M., Yousefi, M., 2020. An optimized model using LSTM network for demand forecasting. Comput. Ind. Eng. 143, 106435. https://doi.org/10.1016/j.cie.2020.106435</w:t>
      </w:r>
    </w:p>
    <w:p w14:paraId="10A6107E" w14:textId="77777777" w:rsidR="00A14C0B" w:rsidRPr="00A14C0B" w:rsidRDefault="00A14C0B" w:rsidP="00A14C0B">
      <w:pPr>
        <w:pStyle w:val="Bibliography"/>
        <w:rPr>
          <w:sz w:val="24"/>
        </w:rPr>
      </w:pPr>
      <w:r w:rsidRPr="00A14C0B">
        <w:rPr>
          <w:sz w:val="24"/>
        </w:rPr>
        <w:t>American Water Works, 1962. Water Meters: Selection, Installation, Testing, and Maintenance. American Water Works Association.</w:t>
      </w:r>
    </w:p>
    <w:p w14:paraId="4DD35D28" w14:textId="77777777" w:rsidR="00A14C0B" w:rsidRPr="00A14C0B" w:rsidRDefault="00A14C0B" w:rsidP="00A14C0B">
      <w:pPr>
        <w:pStyle w:val="Bibliography"/>
        <w:rPr>
          <w:sz w:val="24"/>
        </w:rPr>
      </w:pPr>
      <w:r w:rsidRPr="00A14C0B">
        <w:rPr>
          <w:sz w:val="24"/>
        </w:rPr>
        <w:t>Box, G.E.P., Jenkins, G.M., Reinsel, G.C., Ljung, G.M., 2015. Time Series Analysis: Forecasting and Control. John Wiley &amp; Sons.</w:t>
      </w:r>
    </w:p>
    <w:p w14:paraId="40A9A7E4" w14:textId="77777777" w:rsidR="00A14C0B" w:rsidRPr="00A14C0B" w:rsidRDefault="00A14C0B" w:rsidP="00A14C0B">
      <w:pPr>
        <w:pStyle w:val="Bibliography"/>
        <w:rPr>
          <w:sz w:val="24"/>
        </w:rPr>
      </w:pPr>
      <w:r w:rsidRPr="00A14C0B">
        <w:rPr>
          <w:sz w:val="24"/>
        </w:rPr>
        <w:t>Cui, B.-B., 2017. Design and Implementation of Movie Recommendation System Based on Knn Collaborative Filtering Algorithm. ITM Web Conf. 12, 04008. https://doi.org/10.1051/itmconf/20171204008</w:t>
      </w:r>
    </w:p>
    <w:p w14:paraId="479A9FEF" w14:textId="77777777" w:rsidR="00A14C0B" w:rsidRPr="00A14C0B" w:rsidRDefault="00A14C0B" w:rsidP="00A14C0B">
      <w:pPr>
        <w:pStyle w:val="Bibliography"/>
        <w:rPr>
          <w:sz w:val="24"/>
        </w:rPr>
      </w:pPr>
      <w:r w:rsidRPr="00A14C0B">
        <w:rPr>
          <w:sz w:val="24"/>
        </w:rPr>
        <w:t>Hauber-Davidson, G., Idris, E., 2006. SMART WATER METERING.</w:t>
      </w:r>
    </w:p>
    <w:p w14:paraId="11F65FF4" w14:textId="77777777" w:rsidR="00A14C0B" w:rsidRPr="00A14C0B" w:rsidRDefault="00A14C0B" w:rsidP="00A14C0B">
      <w:pPr>
        <w:pStyle w:val="Bibliography"/>
        <w:rPr>
          <w:sz w:val="24"/>
        </w:rPr>
      </w:pPr>
      <w:r w:rsidRPr="00A14C0B">
        <w:rPr>
          <w:sz w:val="24"/>
        </w:rPr>
        <w:t>Hochreiter, S., Schmidhuber, J., 1997. Long Short-Term Memory. Neural Comput. 9, 1735–1780. https://doi.org/10.1162/neco.1997.9.8.1735</w:t>
      </w:r>
    </w:p>
    <w:p w14:paraId="33CBDC19" w14:textId="77777777" w:rsidR="00A14C0B" w:rsidRPr="00A14C0B" w:rsidRDefault="00A14C0B" w:rsidP="00A14C0B">
      <w:pPr>
        <w:pStyle w:val="Bibliography"/>
        <w:rPr>
          <w:sz w:val="24"/>
        </w:rPr>
      </w:pPr>
      <w:r w:rsidRPr="00A14C0B">
        <w:rPr>
          <w:sz w:val="24"/>
        </w:rPr>
        <w:t>Hyndman, R.J., Athanasopoulos, G., 2018. Forecasting: principles and practice. OTexts.</w:t>
      </w:r>
    </w:p>
    <w:p w14:paraId="2EC7775C" w14:textId="77777777" w:rsidR="00A14C0B" w:rsidRPr="00A14C0B" w:rsidRDefault="00A14C0B" w:rsidP="00A14C0B">
      <w:pPr>
        <w:pStyle w:val="Bibliography"/>
        <w:rPr>
          <w:sz w:val="24"/>
        </w:rPr>
      </w:pPr>
      <w:r w:rsidRPr="00A14C0B">
        <w:rPr>
          <w:sz w:val="24"/>
        </w:rPr>
        <w:t>Kofinas, D., Mellios, N., Papageorgiou, E., Laspidou, C., 2014. Urban Water Demand Forecasting for the Island of Skiathos. Procedia Eng., 16th Water Distribution System Analysis Conference, WDSA2014 89, 1023–1030. https://doi.org/10.1016/j.proeng.2014.11.220</w:t>
      </w:r>
    </w:p>
    <w:p w14:paraId="353ADAD1" w14:textId="77777777" w:rsidR="00A14C0B" w:rsidRPr="00A14C0B" w:rsidRDefault="00A14C0B" w:rsidP="00A14C0B">
      <w:pPr>
        <w:pStyle w:val="Bibliography"/>
        <w:rPr>
          <w:sz w:val="24"/>
        </w:rPr>
      </w:pPr>
      <w:r w:rsidRPr="00A14C0B">
        <w:rPr>
          <w:sz w:val="24"/>
        </w:rPr>
        <w:t>Kontopoulos, I., Makris, A., Tserpes, K., Varvarigou, T., 2023. An evaluation of time series forecasting models on water consumption data: A case study of Greece.</w:t>
      </w:r>
    </w:p>
    <w:p w14:paraId="2DE947F6" w14:textId="77777777" w:rsidR="00A14C0B" w:rsidRPr="00A14C0B" w:rsidRDefault="00A14C0B" w:rsidP="00A14C0B">
      <w:pPr>
        <w:pStyle w:val="Bibliography"/>
        <w:rPr>
          <w:sz w:val="24"/>
        </w:rPr>
      </w:pPr>
      <w:r w:rsidRPr="00A14C0B">
        <w:rPr>
          <w:sz w:val="24"/>
        </w:rPr>
        <w:t>Lim, B., Zohren, S., 2021. Time-series forecasting with deep learning: a survey. Philos. Trans. R. Soc. Math. Phys. Eng. Sci. 379, 20200209. https://doi.org/10.1098/rsta.2020.0209</w:t>
      </w:r>
    </w:p>
    <w:p w14:paraId="697A7F82" w14:textId="77777777" w:rsidR="00A14C0B" w:rsidRPr="00A14C0B" w:rsidRDefault="00A14C0B" w:rsidP="00A14C0B">
      <w:pPr>
        <w:pStyle w:val="Bibliography"/>
        <w:rPr>
          <w:sz w:val="24"/>
        </w:rPr>
      </w:pPr>
      <w:r w:rsidRPr="00A14C0B">
        <w:rPr>
          <w:sz w:val="24"/>
        </w:rPr>
        <w:t>Liu, L.-M., Lin, M.-W., 1991. Forecasting residential consumption of natural gas using monthly and quarterly time series. Int. J. Forecast. 7, 3–16. https://doi.org/10.1016/0169-2070(91)90028-T</w:t>
      </w:r>
    </w:p>
    <w:p w14:paraId="1B7A8196" w14:textId="77777777" w:rsidR="00A14C0B" w:rsidRPr="00A14C0B" w:rsidRDefault="00A14C0B" w:rsidP="00A14C0B">
      <w:pPr>
        <w:pStyle w:val="Bibliography"/>
        <w:rPr>
          <w:sz w:val="24"/>
        </w:rPr>
      </w:pPr>
      <w:r w:rsidRPr="00A14C0B">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45CA056C" w14:textId="77777777" w:rsidR="00A14C0B" w:rsidRPr="00A14C0B" w:rsidRDefault="00A14C0B" w:rsidP="00A14C0B">
      <w:pPr>
        <w:pStyle w:val="Bibliography"/>
        <w:rPr>
          <w:sz w:val="24"/>
        </w:rPr>
      </w:pPr>
      <w:r w:rsidRPr="00A14C0B">
        <w:rPr>
          <w:sz w:val="24"/>
        </w:rPr>
        <w:t>Mamo, T.G., Juran, I., Shahrour, I., 2013. Urban Water Demand Forecasting Using the Stochastic Nature of Short Term Historical Water Demand and supply Pattern. J. Water Resour. Hydraul. Eng. 2.</w:t>
      </w:r>
    </w:p>
    <w:p w14:paraId="723EE755" w14:textId="77777777" w:rsidR="00A14C0B" w:rsidRPr="00A14C0B" w:rsidRDefault="00A14C0B" w:rsidP="00A14C0B">
      <w:pPr>
        <w:pStyle w:val="Bibliography"/>
        <w:rPr>
          <w:sz w:val="24"/>
        </w:rPr>
      </w:pPr>
      <w:r w:rsidRPr="00A14C0B">
        <w:rPr>
          <w:sz w:val="24"/>
        </w:rPr>
        <w:t>Mutikanga, H.E., Sharma, S.K., Vairavamoorthy, K., 2013. Methods and Tools for Managing Losses in Water Distribution Systems. J. Water Resour. Plan. Manag. 139, 166–174. https://doi.org/10.1061/(ASCE)WR.1943-5452.0000245</w:t>
      </w:r>
    </w:p>
    <w:p w14:paraId="723DA5AE" w14:textId="77777777" w:rsidR="00A14C0B" w:rsidRPr="00A14C0B" w:rsidRDefault="00A14C0B" w:rsidP="00A14C0B">
      <w:pPr>
        <w:pStyle w:val="Bibliography"/>
        <w:rPr>
          <w:sz w:val="24"/>
        </w:rPr>
      </w:pPr>
      <w:r w:rsidRPr="00A14C0B">
        <w:rPr>
          <w:sz w:val="24"/>
        </w:rPr>
        <w:t>Rahim, M.S., Nguyen, K.A., Stewart, R.A., Giurco, D., Blumenstein, M., 2020. Machine Learning and Data Analytic Techniques in Digital Water Metering: A Review. Water 12, 294. https://doi.org/10.3390/w12010294</w:t>
      </w:r>
    </w:p>
    <w:p w14:paraId="420A0384" w14:textId="77777777" w:rsidR="00A14C0B" w:rsidRPr="00A14C0B" w:rsidRDefault="00A14C0B" w:rsidP="00A14C0B">
      <w:pPr>
        <w:pStyle w:val="Bibliography"/>
        <w:rPr>
          <w:sz w:val="24"/>
        </w:rPr>
      </w:pPr>
      <w:r w:rsidRPr="00A14C0B">
        <w:rPr>
          <w:sz w:val="24"/>
        </w:rPr>
        <w:t>Randall, T., Koech, R., 2019. SMART WATER METERING TECHNOLOGY FOR WATER MANAGEMENT IN URBAN AREAS. Water E-J. 4, 1–14. https://doi.org/10.21139/wej.2019.001</w:t>
      </w:r>
    </w:p>
    <w:p w14:paraId="1535A9CF" w14:textId="77777777" w:rsidR="00A14C0B" w:rsidRPr="00A14C0B" w:rsidRDefault="00A14C0B" w:rsidP="00A14C0B">
      <w:pPr>
        <w:pStyle w:val="Bibliography"/>
        <w:rPr>
          <w:sz w:val="24"/>
        </w:rPr>
      </w:pPr>
      <w:r w:rsidRPr="00A14C0B">
        <w:rPr>
          <w:sz w:val="24"/>
        </w:rPr>
        <w:t>Rehfeld, K., Marwan, N., Heitzig, J., Kurths, J., 2011. Comparison of correlation analysis techniques for irregularly sampled time series. Nonlinear Process. Geophys. 18, 389–404. https://doi.org/10.5194/npg-18-389-2011</w:t>
      </w:r>
    </w:p>
    <w:p w14:paraId="46C02F48" w14:textId="77777777" w:rsidR="00A14C0B" w:rsidRPr="00A14C0B" w:rsidRDefault="00A14C0B" w:rsidP="00A14C0B">
      <w:pPr>
        <w:pStyle w:val="Bibliography"/>
        <w:rPr>
          <w:sz w:val="24"/>
        </w:rPr>
      </w:pPr>
      <w:r w:rsidRPr="00A14C0B">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67C197A1"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26"/>
      <w:pgSz w:w="11906" w:h="16838"/>
      <w:pgMar w:top="1180" w:right="1020" w:bottom="280" w:left="1020" w:header="729"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8F2914" w14:textId="77777777" w:rsidR="00690FD1" w:rsidRDefault="00690FD1">
      <w:r>
        <w:separator/>
      </w:r>
    </w:p>
  </w:endnote>
  <w:endnote w:type="continuationSeparator" w:id="0">
    <w:p w14:paraId="78A5D615" w14:textId="77777777" w:rsidR="00690FD1" w:rsidRDefault="00690F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EF690" w14:textId="77777777" w:rsidR="00690FD1" w:rsidRDefault="00690FD1">
      <w:r>
        <w:separator/>
      </w:r>
    </w:p>
  </w:footnote>
  <w:footnote w:type="continuationSeparator" w:id="0">
    <w:p w14:paraId="0A416048" w14:textId="77777777" w:rsidR="00690FD1" w:rsidRDefault="00690FD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0355"/>
    <w:rsid w:val="000225A6"/>
    <w:rsid w:val="00037107"/>
    <w:rsid w:val="000413DD"/>
    <w:rsid w:val="000420A1"/>
    <w:rsid w:val="00043DA2"/>
    <w:rsid w:val="0004458D"/>
    <w:rsid w:val="0005013A"/>
    <w:rsid w:val="000508FD"/>
    <w:rsid w:val="00055368"/>
    <w:rsid w:val="000579C9"/>
    <w:rsid w:val="00062344"/>
    <w:rsid w:val="00070851"/>
    <w:rsid w:val="00071D66"/>
    <w:rsid w:val="00074CF9"/>
    <w:rsid w:val="00081C96"/>
    <w:rsid w:val="00083074"/>
    <w:rsid w:val="0009309E"/>
    <w:rsid w:val="000A0B17"/>
    <w:rsid w:val="000C0271"/>
    <w:rsid w:val="000D0E30"/>
    <w:rsid w:val="000E1225"/>
    <w:rsid w:val="000E6D66"/>
    <w:rsid w:val="0012266A"/>
    <w:rsid w:val="0012490B"/>
    <w:rsid w:val="00130649"/>
    <w:rsid w:val="00136A00"/>
    <w:rsid w:val="00141482"/>
    <w:rsid w:val="00142857"/>
    <w:rsid w:val="00155D4E"/>
    <w:rsid w:val="00172673"/>
    <w:rsid w:val="0017738A"/>
    <w:rsid w:val="001802FA"/>
    <w:rsid w:val="00191515"/>
    <w:rsid w:val="0019300C"/>
    <w:rsid w:val="00194C63"/>
    <w:rsid w:val="00195F98"/>
    <w:rsid w:val="00197253"/>
    <w:rsid w:val="001A2B2D"/>
    <w:rsid w:val="001B06F9"/>
    <w:rsid w:val="001D1B49"/>
    <w:rsid w:val="001E3305"/>
    <w:rsid w:val="001E65C2"/>
    <w:rsid w:val="00202AA3"/>
    <w:rsid w:val="00213332"/>
    <w:rsid w:val="00227C9A"/>
    <w:rsid w:val="00235284"/>
    <w:rsid w:val="002408A6"/>
    <w:rsid w:val="00244B4F"/>
    <w:rsid w:val="00267F5D"/>
    <w:rsid w:val="002760E5"/>
    <w:rsid w:val="00285F32"/>
    <w:rsid w:val="002B19E3"/>
    <w:rsid w:val="002B4EB6"/>
    <w:rsid w:val="002B6D8E"/>
    <w:rsid w:val="002C6C33"/>
    <w:rsid w:val="002D453C"/>
    <w:rsid w:val="00307384"/>
    <w:rsid w:val="00311144"/>
    <w:rsid w:val="00321BEC"/>
    <w:rsid w:val="00347FEA"/>
    <w:rsid w:val="003620C9"/>
    <w:rsid w:val="00363CCF"/>
    <w:rsid w:val="0036448F"/>
    <w:rsid w:val="00366AB8"/>
    <w:rsid w:val="00374B58"/>
    <w:rsid w:val="003849B8"/>
    <w:rsid w:val="00385B7E"/>
    <w:rsid w:val="0039228B"/>
    <w:rsid w:val="003A01F0"/>
    <w:rsid w:val="003A199F"/>
    <w:rsid w:val="003A3B54"/>
    <w:rsid w:val="003A636A"/>
    <w:rsid w:val="003C714E"/>
    <w:rsid w:val="003E49B3"/>
    <w:rsid w:val="004000B5"/>
    <w:rsid w:val="00403D56"/>
    <w:rsid w:val="00415C12"/>
    <w:rsid w:val="00467F84"/>
    <w:rsid w:val="004766C9"/>
    <w:rsid w:val="00481A52"/>
    <w:rsid w:val="004863E1"/>
    <w:rsid w:val="0049624F"/>
    <w:rsid w:val="004C06CC"/>
    <w:rsid w:val="004C2EFB"/>
    <w:rsid w:val="004C402C"/>
    <w:rsid w:val="004C6E96"/>
    <w:rsid w:val="004C75ED"/>
    <w:rsid w:val="004D20C6"/>
    <w:rsid w:val="004E6317"/>
    <w:rsid w:val="00511B72"/>
    <w:rsid w:val="0051294B"/>
    <w:rsid w:val="005160FA"/>
    <w:rsid w:val="00553AF0"/>
    <w:rsid w:val="005847F7"/>
    <w:rsid w:val="005A701E"/>
    <w:rsid w:val="005D00E8"/>
    <w:rsid w:val="005D5805"/>
    <w:rsid w:val="005F5BE7"/>
    <w:rsid w:val="006031F6"/>
    <w:rsid w:val="0060571E"/>
    <w:rsid w:val="00614AD9"/>
    <w:rsid w:val="00615C6A"/>
    <w:rsid w:val="006460E2"/>
    <w:rsid w:val="00657A80"/>
    <w:rsid w:val="00673BD9"/>
    <w:rsid w:val="00674A81"/>
    <w:rsid w:val="0068123D"/>
    <w:rsid w:val="00687BC0"/>
    <w:rsid w:val="00690FD1"/>
    <w:rsid w:val="006B17F6"/>
    <w:rsid w:val="006B3CBC"/>
    <w:rsid w:val="006F3769"/>
    <w:rsid w:val="006F494C"/>
    <w:rsid w:val="00702128"/>
    <w:rsid w:val="00725550"/>
    <w:rsid w:val="00726A09"/>
    <w:rsid w:val="00736FDF"/>
    <w:rsid w:val="00751558"/>
    <w:rsid w:val="00752776"/>
    <w:rsid w:val="00763D05"/>
    <w:rsid w:val="00765A31"/>
    <w:rsid w:val="00772098"/>
    <w:rsid w:val="00782DD3"/>
    <w:rsid w:val="007A3509"/>
    <w:rsid w:val="007B0CE5"/>
    <w:rsid w:val="007B66D7"/>
    <w:rsid w:val="007C7FD1"/>
    <w:rsid w:val="007D30A6"/>
    <w:rsid w:val="007D7B31"/>
    <w:rsid w:val="007E33B0"/>
    <w:rsid w:val="007E61E0"/>
    <w:rsid w:val="007F4006"/>
    <w:rsid w:val="007F52EE"/>
    <w:rsid w:val="007F5A96"/>
    <w:rsid w:val="007F6CC0"/>
    <w:rsid w:val="00816117"/>
    <w:rsid w:val="00820616"/>
    <w:rsid w:val="008307D0"/>
    <w:rsid w:val="00840C67"/>
    <w:rsid w:val="00842D10"/>
    <w:rsid w:val="008758AE"/>
    <w:rsid w:val="008834F1"/>
    <w:rsid w:val="008840C1"/>
    <w:rsid w:val="00895B62"/>
    <w:rsid w:val="00896887"/>
    <w:rsid w:val="008B0CCE"/>
    <w:rsid w:val="008C25BC"/>
    <w:rsid w:val="008C63C5"/>
    <w:rsid w:val="008C6645"/>
    <w:rsid w:val="008D4AFB"/>
    <w:rsid w:val="008E6255"/>
    <w:rsid w:val="00910D7B"/>
    <w:rsid w:val="00910F92"/>
    <w:rsid w:val="00915D9B"/>
    <w:rsid w:val="009277BA"/>
    <w:rsid w:val="00941480"/>
    <w:rsid w:val="00944E4B"/>
    <w:rsid w:val="00946EC2"/>
    <w:rsid w:val="00981A55"/>
    <w:rsid w:val="0099620A"/>
    <w:rsid w:val="00997CF5"/>
    <w:rsid w:val="009D116B"/>
    <w:rsid w:val="009E3C52"/>
    <w:rsid w:val="009E41C8"/>
    <w:rsid w:val="009F5988"/>
    <w:rsid w:val="009F5B98"/>
    <w:rsid w:val="00A03220"/>
    <w:rsid w:val="00A14C0B"/>
    <w:rsid w:val="00A203BD"/>
    <w:rsid w:val="00A24F6E"/>
    <w:rsid w:val="00A27DBB"/>
    <w:rsid w:val="00A30342"/>
    <w:rsid w:val="00A3172E"/>
    <w:rsid w:val="00A361C2"/>
    <w:rsid w:val="00A41599"/>
    <w:rsid w:val="00A44D2E"/>
    <w:rsid w:val="00A45D29"/>
    <w:rsid w:val="00A54A95"/>
    <w:rsid w:val="00A861BE"/>
    <w:rsid w:val="00A9365A"/>
    <w:rsid w:val="00AD2CAC"/>
    <w:rsid w:val="00AD3955"/>
    <w:rsid w:val="00AE71CE"/>
    <w:rsid w:val="00B11C45"/>
    <w:rsid w:val="00B20D5C"/>
    <w:rsid w:val="00B32CE3"/>
    <w:rsid w:val="00B33ECA"/>
    <w:rsid w:val="00B47CFD"/>
    <w:rsid w:val="00B6774F"/>
    <w:rsid w:val="00B97772"/>
    <w:rsid w:val="00BB2CC3"/>
    <w:rsid w:val="00BB4497"/>
    <w:rsid w:val="00BD72C1"/>
    <w:rsid w:val="00BF6E42"/>
    <w:rsid w:val="00BF7D02"/>
    <w:rsid w:val="00C02259"/>
    <w:rsid w:val="00C07CDF"/>
    <w:rsid w:val="00C25EF1"/>
    <w:rsid w:val="00C3571D"/>
    <w:rsid w:val="00C45734"/>
    <w:rsid w:val="00C45FF0"/>
    <w:rsid w:val="00C57533"/>
    <w:rsid w:val="00C62FF3"/>
    <w:rsid w:val="00C653F6"/>
    <w:rsid w:val="00C71FB2"/>
    <w:rsid w:val="00C8794F"/>
    <w:rsid w:val="00C91537"/>
    <w:rsid w:val="00C9242A"/>
    <w:rsid w:val="00CA478A"/>
    <w:rsid w:val="00CC0EFB"/>
    <w:rsid w:val="00CD659D"/>
    <w:rsid w:val="00CD7A5B"/>
    <w:rsid w:val="00CE522D"/>
    <w:rsid w:val="00CF0A53"/>
    <w:rsid w:val="00CF4672"/>
    <w:rsid w:val="00D06576"/>
    <w:rsid w:val="00D10DE5"/>
    <w:rsid w:val="00D12FF7"/>
    <w:rsid w:val="00D144D9"/>
    <w:rsid w:val="00D2120E"/>
    <w:rsid w:val="00D266C9"/>
    <w:rsid w:val="00D32AFC"/>
    <w:rsid w:val="00D338E0"/>
    <w:rsid w:val="00D44D59"/>
    <w:rsid w:val="00D454E7"/>
    <w:rsid w:val="00D53827"/>
    <w:rsid w:val="00D564A1"/>
    <w:rsid w:val="00D6780C"/>
    <w:rsid w:val="00D72A08"/>
    <w:rsid w:val="00D84A24"/>
    <w:rsid w:val="00D9694D"/>
    <w:rsid w:val="00DA68C9"/>
    <w:rsid w:val="00DA79BE"/>
    <w:rsid w:val="00DB7776"/>
    <w:rsid w:val="00DC45B5"/>
    <w:rsid w:val="00DC55DC"/>
    <w:rsid w:val="00DD0D97"/>
    <w:rsid w:val="00DD342C"/>
    <w:rsid w:val="00DD3D33"/>
    <w:rsid w:val="00DF12C9"/>
    <w:rsid w:val="00E04EAD"/>
    <w:rsid w:val="00E13688"/>
    <w:rsid w:val="00E2181A"/>
    <w:rsid w:val="00E26AA9"/>
    <w:rsid w:val="00E27743"/>
    <w:rsid w:val="00E37BA9"/>
    <w:rsid w:val="00E457E6"/>
    <w:rsid w:val="00E5195F"/>
    <w:rsid w:val="00E54846"/>
    <w:rsid w:val="00E6173A"/>
    <w:rsid w:val="00E66D33"/>
    <w:rsid w:val="00E71F6B"/>
    <w:rsid w:val="00E8615F"/>
    <w:rsid w:val="00E9207E"/>
    <w:rsid w:val="00EA4943"/>
    <w:rsid w:val="00EA4CE2"/>
    <w:rsid w:val="00EB2AD9"/>
    <w:rsid w:val="00EB6AC3"/>
    <w:rsid w:val="00EC3C86"/>
    <w:rsid w:val="00EC4841"/>
    <w:rsid w:val="00ED1C67"/>
    <w:rsid w:val="00ED3225"/>
    <w:rsid w:val="00ED60FD"/>
    <w:rsid w:val="00EE7645"/>
    <w:rsid w:val="00EF431E"/>
    <w:rsid w:val="00EF5588"/>
    <w:rsid w:val="00EF713D"/>
    <w:rsid w:val="00EF764B"/>
    <w:rsid w:val="00F04E0D"/>
    <w:rsid w:val="00F14591"/>
    <w:rsid w:val="00F225EB"/>
    <w:rsid w:val="00F3227F"/>
    <w:rsid w:val="00F42DB0"/>
    <w:rsid w:val="00F4781A"/>
    <w:rsid w:val="00F55930"/>
    <w:rsid w:val="00F6355F"/>
    <w:rsid w:val="00F63591"/>
    <w:rsid w:val="00FA648E"/>
    <w:rsid w:val="00FB1798"/>
    <w:rsid w:val="00FB5E12"/>
    <w:rsid w:val="00FB60BA"/>
    <w:rsid w:val="00FC5F34"/>
    <w:rsid w:val="00FD4A6F"/>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iwaponline.com/pages/Instructions_for_author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hyperlink" Target="http://www.cranfield.ac.uk/biotech/senspol/"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3.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C0A4D0-BDED-4B39-88F9-08DEC1BBEE3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870</TotalTime>
  <Pages>10</Pages>
  <Words>10979</Words>
  <Characters>59292</Characters>
  <Application>Microsoft Office Word</Application>
  <DocSecurity>0</DocSecurity>
  <Lines>494</Lines>
  <Paragraphs>140</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7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ΟΛΓΑ ΓΛΕΝΗ</cp:lastModifiedBy>
  <cp:revision>13</cp:revision>
  <dcterms:created xsi:type="dcterms:W3CDTF">2023-06-27T09:21:00Z</dcterms:created>
  <dcterms:modified xsi:type="dcterms:W3CDTF">2023-07-03T14: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CHg84vUF"/&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